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C1B03B5" w14:textId="1BD744A6" w:rsidR="007A6009" w:rsidRPr="005B0361" w:rsidRDefault="0034230C" w:rsidP="0034230C">
      <w:pPr>
        <w:jc w:val="center"/>
        <w:rPr>
          <w:b/>
          <w:bCs/>
        </w:rPr>
      </w:pPr>
      <w:r w:rsidRPr="005B0361">
        <w:rPr>
          <w:b/>
          <w:bCs/>
        </w:rPr>
        <w:t>Hydrogen</w:t>
      </w:r>
    </w:p>
    <w:p w14:paraId="67181195" w14:textId="38E7E7C0" w:rsidR="00641DB6" w:rsidRDefault="0034230C" w:rsidP="0034230C">
      <w:r>
        <w:t>1.</w:t>
      </w:r>
      <w:r w:rsidR="005B0361">
        <w:t xml:space="preserve"> </w:t>
      </w:r>
      <w:r w:rsidR="00641DB6">
        <w:fldChar w:fldCharType="begin"/>
      </w:r>
      <w:r w:rsidR="006562FE">
        <w:instrText xml:space="preserve"> ADDIN EN.CITE &lt;EndNote&gt;&lt;Cite&gt;&lt;Author&gt;Cai&lt;/Author&gt;&lt;Year&gt;2014&lt;/Year&gt;&lt;RecNum&gt;36966&lt;/RecNum&gt;&lt;DisplayText&gt;[1]&lt;/DisplayText&gt;&lt;record&gt;&lt;rec-number&gt;36966&lt;/rec-number&gt;&lt;foreign-keys&gt;&lt;key app="EN" db-id="r5ret2dtz5zsdced22nvf9tg0rrv0trsv2w9" timestamp="1626828019"&gt;36966&lt;/key&gt;&lt;/foreign-keys&gt;&lt;ref-type name="Journal Article"&gt;17&lt;/ref-type&gt;&lt;contributors&gt;&lt;authors&gt;&lt;author&gt;Cai, J.&lt;/author&gt;&lt;author&gt;Li, L.&lt;/author&gt;&lt;author&gt;Lv, X.&lt;/author&gt;&lt;author&gt;Yang, C.&lt;/author&gt;&lt;author&gt;Zhao, X.&lt;/author&gt;&lt;/authors&gt;&lt;/contributors&gt;&lt;auth-address&gt;Qingdao Institute of Bioenergy and Bioprocess Technology, Chinese Academy of Sciences , Qingdao 266101, People&amp;apos;s Republic of China.&lt;/auth-address&gt;&lt;titles&gt;&lt;title&gt;Large surface area ordered porous carbons via nanocasting zeolite 10X and high performance for hydrogen storage application&lt;/title&gt;&lt;secondary-title&gt;ACS Appl Mater Interfaces&lt;/secondary-title&gt;&lt;/titles&gt;&lt;periodical&gt;&lt;full-title&gt;ACS Appl Mater Interfaces&lt;/full-title&gt;&lt;/periodical&gt;&lt;pages&gt;167-75&lt;/pages&gt;&lt;volume&gt;6&lt;/volume&gt;&lt;number&gt;1&lt;/number&gt;&lt;edition&gt;2013/12/19&lt;/edition&gt;&lt;dates&gt;&lt;year&gt;2014&lt;/year&gt;&lt;pub-dates&gt;&lt;date&gt;Jan 8&lt;/date&gt;&lt;/pub-dates&gt;&lt;/dates&gt;&lt;isbn&gt;1944-8252 (Electronic)&amp;#xD;1944-8244 (Linking)&lt;/isbn&gt;&lt;accession-num&gt;24344972&lt;/accession-num&gt;&lt;urls&gt;&lt;related-urls&gt;&lt;url&gt;https://www.ncbi.nlm.nih.gov/pubmed/24344972&lt;/url&gt;&lt;/related-urls&gt;&lt;/urls&gt;&lt;electronic-resource-num&gt;10.1021/am403810j&lt;/electronic-resource-num&gt;&lt;/record&gt;&lt;/Cite&gt;&lt;/EndNote&gt;</w:instrText>
      </w:r>
      <w:r w:rsidR="00641DB6">
        <w:fldChar w:fldCharType="separate"/>
      </w:r>
      <w:r w:rsidR="006562FE">
        <w:rPr>
          <w:noProof/>
        </w:rPr>
        <w:t>[1]</w:t>
      </w:r>
      <w:r w:rsidR="00641DB6">
        <w:fldChar w:fldCharType="end"/>
      </w:r>
    </w:p>
    <w:p w14:paraId="548BB569" w14:textId="2D2DE91B" w:rsidR="00641DB6" w:rsidRDefault="00641DB6" w:rsidP="0034230C">
      <w:r>
        <w:t xml:space="preserve">2. </w:t>
      </w:r>
      <w:r>
        <w:fldChar w:fldCharType="begin"/>
      </w:r>
      <w:r w:rsidR="006562FE">
        <w:instrText xml:space="preserve"> ADDIN EN.CITE &lt;EndNote&gt;&lt;Cite&gt;&lt;Author&gt;Contescu&lt;/Author&gt;&lt;Year&gt;2011&lt;/Year&gt;&lt;RecNum&gt;36915&lt;/RecNum&gt;&lt;DisplayText&gt;[2]&lt;/DisplayText&gt;&lt;record&gt;&lt;rec-number&gt;36915&lt;/rec-number&gt;&lt;foreign-keys&gt;&lt;key app="EN" db-id="r5ret2dtz5zsdced22nvf9tg0rrv0trsv2w9" timestamp="1626827849"&gt;36915&lt;/key&gt;&lt;/foreign-keys&gt;&lt;ref-type name="Journal Article"&gt;17&lt;/ref-type&gt;&lt;contributors&gt;&lt;authors&gt;&lt;author&gt;Contescu, Cristian I.&lt;/author&gt;&lt;author&gt;van Benthem, Klaus&lt;/author&gt;&lt;author&gt;Li, Sa&lt;/author&gt;&lt;author&gt;Bonifacio, Cecile S.&lt;/author&gt;&lt;author&gt;Pennycook, Stephen J.&lt;/author&gt;&lt;author&gt;Jena, Puru&lt;/author&gt;&lt;author&gt;Gallego, Nidia C.&lt;/author&gt;&lt;/authors&gt;&lt;/contributors&gt;&lt;titles&gt;&lt;title&gt;Single Pd atoms in activated carbon fibers and their contribution to hydrogen storage&lt;/title&gt;&lt;secondary-title&gt;Carbon&lt;/secondary-title&gt;&lt;/titles&gt;&lt;periodical&gt;&lt;full-title&gt;Carbon&lt;/full-title&gt;&lt;/periodical&gt;&lt;pages&gt;4050-4058&lt;/pages&gt;&lt;volume&gt;49&lt;/volume&gt;&lt;number&gt;12&lt;/number&gt;&lt;section&gt;4050&lt;/section&gt;&lt;dates&gt;&lt;year&gt;2011&lt;/year&gt;&lt;/dates&gt;&lt;isbn&gt;00086223&lt;/isbn&gt;&lt;urls&gt;&lt;/urls&gt;&lt;electronic-resource-num&gt;10.1016/j.carbon.2011.05.021&lt;/electronic-resource-num&gt;&lt;/record&gt;&lt;/Cite&gt;&lt;/EndNote&gt;</w:instrText>
      </w:r>
      <w:r>
        <w:fldChar w:fldCharType="separate"/>
      </w:r>
      <w:r w:rsidR="006562FE">
        <w:rPr>
          <w:noProof/>
        </w:rPr>
        <w:t>[2]</w:t>
      </w:r>
      <w:r>
        <w:fldChar w:fldCharType="end"/>
      </w:r>
    </w:p>
    <w:p w14:paraId="1E4E463C" w14:textId="62D93725" w:rsidR="00C871C3" w:rsidRDefault="00C871C3" w:rsidP="0034230C">
      <w:r>
        <w:t xml:space="preserve">3. </w:t>
      </w:r>
      <w:r>
        <w:fldChar w:fldCharType="begin"/>
      </w:r>
      <w:r w:rsidR="006562FE">
        <w:instrText xml:space="preserve"> ADDIN EN.CITE &lt;EndNote&gt;&lt;Cite&gt;&lt;Author&gt;Wang&lt;/Author&gt;&lt;Year&gt;2009&lt;/Year&gt;&lt;RecNum&gt;36965&lt;/RecNum&gt;&lt;DisplayText&gt;[3]&lt;/DisplayText&gt;&lt;record&gt;&lt;rec-number&gt;36965&lt;/rec-number&gt;&lt;foreign-keys&gt;&lt;key app="EN" db-id="r5ret2dtz5zsdced22nvf9tg0rrv0trsv2w9" timestamp="1626828015"&gt;36965&lt;/key&gt;&lt;/foreign-keys&gt;&lt;ref-type name="Journal Article"&gt;17&lt;/ref-type&gt;&lt;contributors&gt;&lt;authors&gt;&lt;author&gt;Wang, Lifeng&lt;/author&gt;&lt;author&gt;Yang, Frances H.&lt;/author&gt;&lt;author&gt;Yang, Ralph T.&lt;/author&gt;&lt;/authors&gt;&lt;/contributors&gt;&lt;titles&gt;&lt;title&gt;Hydrogen storage properties of B- and N-doped microporous carbon&lt;/title&gt;&lt;secondary-title&gt;AIChE Journal&lt;/secondary-title&gt;&lt;/titles&gt;&lt;periodical&gt;&lt;full-title&gt;AIChE Journal&lt;/full-title&gt;&lt;abbr-1&gt;AlChE J.&lt;/abbr-1&gt;&lt;abbr-2&gt;AlChE J&lt;/abbr-2&gt;&lt;/periodical&gt;&lt;pages&gt;1823-1833&lt;/pages&gt;&lt;volume&gt;55&lt;/volume&gt;&lt;number&gt;7&lt;/number&gt;&lt;section&gt;1823&lt;/section&gt;&lt;dates&gt;&lt;year&gt;2009&lt;/year&gt;&lt;/dates&gt;&lt;isbn&gt;00011541&amp;#xD;15475905&lt;/isbn&gt;&lt;urls&gt;&lt;/urls&gt;&lt;electronic-resource-num&gt;10.1002/aic.11851&lt;/electronic-resource-num&gt;&lt;/record&gt;&lt;/Cite&gt;&lt;/EndNote&gt;</w:instrText>
      </w:r>
      <w:r>
        <w:fldChar w:fldCharType="separate"/>
      </w:r>
      <w:r w:rsidR="006562FE">
        <w:rPr>
          <w:noProof/>
        </w:rPr>
        <w:t>[3]</w:t>
      </w:r>
      <w:r>
        <w:fldChar w:fldCharType="end"/>
      </w:r>
    </w:p>
    <w:p w14:paraId="3709ECC1" w14:textId="3234CBEE" w:rsidR="00694AAE" w:rsidRDefault="00694AAE" w:rsidP="0034230C">
      <w:r>
        <w:t xml:space="preserve">4. </w:t>
      </w:r>
      <w:r>
        <w:fldChar w:fldCharType="begin"/>
      </w:r>
      <w:r w:rsidR="006562FE">
        <w:instrText xml:space="preserve"> ADDIN EN.CITE &lt;EndNote&gt;&lt;Cite&gt;&lt;Author&gt;Fierro&lt;/Author&gt;&lt;Year&gt;2010&lt;/Year&gt;&lt;RecNum&gt;36912&lt;/RecNum&gt;&lt;DisplayText&gt;[4]&lt;/DisplayText&gt;&lt;record&gt;&lt;rec-number&gt;36912&lt;/rec-number&gt;&lt;foreign-keys&gt;&lt;key app="EN" db-id="r5ret2dtz5zsdced22nvf9tg0rrv0trsv2w9" timestamp="1626827839"&gt;36912&lt;/key&gt;&lt;/foreign-keys&gt;&lt;ref-type name="Journal Article"&gt;17&lt;/ref-type&gt;&lt;contributors&gt;&lt;authors&gt;&lt;author&gt;Fierro, V.&lt;/author&gt;&lt;author&gt;Szczurek, A.&lt;/author&gt;&lt;author&gt;Zlotea, C.&lt;/author&gt;&lt;author&gt;Marêché, J. F.&lt;/author&gt;&lt;author&gt;Izquierdo, M. T.&lt;/author&gt;&lt;author&gt;Albiniak, A.&lt;/author&gt;&lt;author&gt;Latroche, M.&lt;/author&gt;&lt;author&gt;Furdin, G.&lt;/author&gt;&lt;author&gt;Celzard, A.&lt;/author&gt;&lt;/authors&gt;&lt;/contributors&gt;&lt;titles&gt;&lt;title&gt;Experimental evidence of an upper limit for hydrogen storage at 77K on activated carbons&lt;/title&gt;&lt;secondary-title&gt;Carbon&lt;/secondary-title&gt;&lt;/titles&gt;&lt;periodical&gt;&lt;full-title&gt;Carbon&lt;/full-title&gt;&lt;/periodical&gt;&lt;pages&gt;1902-1911&lt;/pages&gt;&lt;volume&gt;48&lt;/volume&gt;&lt;number&gt;7&lt;/number&gt;&lt;section&gt;1902&lt;/section&gt;&lt;dates&gt;&lt;year&gt;2010&lt;/year&gt;&lt;/dates&gt;&lt;isbn&gt;00086223&lt;/isbn&gt;&lt;urls&gt;&lt;/urls&gt;&lt;electronic-resource-num&gt;10.1016/j.carbon.2010.01.052&lt;/electronic-resource-num&gt;&lt;/record&gt;&lt;/Cite&gt;&lt;/EndNote&gt;</w:instrText>
      </w:r>
      <w:r>
        <w:fldChar w:fldCharType="separate"/>
      </w:r>
      <w:r w:rsidR="006562FE">
        <w:rPr>
          <w:noProof/>
        </w:rPr>
        <w:t>[4]</w:t>
      </w:r>
      <w:r>
        <w:fldChar w:fldCharType="end"/>
      </w:r>
    </w:p>
    <w:p w14:paraId="2C4FD9B1" w14:textId="5FE94A07" w:rsidR="00694AAE" w:rsidRDefault="00694AAE" w:rsidP="0034230C">
      <w:r>
        <w:t xml:space="preserve">5. </w:t>
      </w:r>
      <w:r>
        <w:fldChar w:fldCharType="begin"/>
      </w:r>
      <w:r w:rsidR="006562FE">
        <w:instrText xml:space="preserve"> ADDIN EN.CITE &lt;EndNote&gt;&lt;Cite&gt;&lt;Author&gt;Jordá-Beneyto&lt;/Author&gt;&lt;Year&gt;2007&lt;/Year&gt;&lt;RecNum&gt;36907&lt;/RecNum&gt;&lt;DisplayText&gt;[5]&lt;/DisplayText&gt;&lt;record&gt;&lt;rec-number&gt;36907&lt;/rec-number&gt;&lt;foreign-keys&gt;&lt;key app="EN" db-id="r5ret2dtz5zsdced22nvf9tg0rrv0trsv2w9" timestamp="1626827820"&gt;36907&lt;/key&gt;&lt;/foreign-keys&gt;&lt;ref-type name="Journal Article"&gt;17&lt;/ref-type&gt;&lt;contributors&gt;&lt;authors&gt;&lt;author&gt;Jordá-Beneyto, M.&lt;/author&gt;&lt;author&gt;Suárez-García, F.&lt;/author&gt;&lt;author&gt;Lozano-Castelló, D.&lt;/author&gt;&lt;author&gt;Cazorla-Amorós, D.&lt;/author&gt;&lt;author&gt;Linares-Solano, A.&lt;/author&gt;&lt;/authors&gt;&lt;/contributors&gt;&lt;titles&gt;&lt;title&gt;Hydrogen storage on chemically activated carbons and carbon nanomaterials at high pressures&lt;/title&gt;&lt;secondary-title&gt;Carbon&lt;/secondary-title&gt;&lt;/titles&gt;&lt;periodical&gt;&lt;full-title&gt;Carbon&lt;/full-title&gt;&lt;/periodical&gt;&lt;pages&gt;293-303&lt;/pages&gt;&lt;volume&gt;45&lt;/volume&gt;&lt;number&gt;2&lt;/number&gt;&lt;section&gt;293&lt;/section&gt;&lt;dates&gt;&lt;year&gt;2007&lt;/year&gt;&lt;/dates&gt;&lt;isbn&gt;00086223&lt;/isbn&gt;&lt;urls&gt;&lt;/urls&gt;&lt;electronic-resource-num&gt;10.1016/j.carbon.2006.09.022&lt;/electronic-resource-num&gt;&lt;/record&gt;&lt;/Cite&gt;&lt;/EndNote&gt;</w:instrText>
      </w:r>
      <w:r>
        <w:fldChar w:fldCharType="separate"/>
      </w:r>
      <w:r w:rsidR="006562FE">
        <w:rPr>
          <w:noProof/>
        </w:rPr>
        <w:t>[5]</w:t>
      </w:r>
      <w:r>
        <w:fldChar w:fldCharType="end"/>
      </w:r>
    </w:p>
    <w:p w14:paraId="464385E0" w14:textId="13FBFB36" w:rsidR="00694AAE" w:rsidRDefault="007220C3" w:rsidP="0034230C">
      <w:r>
        <w:t xml:space="preserve">6. </w:t>
      </w:r>
      <w:r>
        <w:fldChar w:fldCharType="begin"/>
      </w:r>
      <w:r w:rsidR="006562FE">
        <w:instrText xml:space="preserve"> ADDIN EN.CITE &lt;EndNote&gt;&lt;Cite&gt;&lt;Author&gt;Kang&lt;/Author&gt;&lt;Year&gt;2009&lt;/Year&gt;&lt;RecNum&gt;36909&lt;/RecNum&gt;&lt;DisplayText&gt;[6]&lt;/DisplayText&gt;&lt;record&gt;&lt;rec-number&gt;36909&lt;/rec-number&gt;&lt;foreign-keys&gt;&lt;key app="EN" db-id="r5ret2dtz5zsdced22nvf9tg0rrv0trsv2w9" timestamp="1626827827"&gt;36909&lt;/key&gt;&lt;/foreign-keys&gt;&lt;ref-type name="Journal Article"&gt;17&lt;/ref-type&gt;&lt;contributors&gt;&lt;authors&gt;&lt;author&gt;Kang, Kyung Yeon&lt;/author&gt;&lt;author&gt;Lee, Burtrand I.&lt;/author&gt;&lt;author&gt;Lee, Jae Sung&lt;/author&gt;&lt;/authors&gt;&lt;/contributors&gt;&lt;titles&gt;&lt;title&gt;Hydrogen adsorption on nitrogen-doped carbon xerogels&lt;/title&gt;&lt;secondary-title&gt;Carbon&lt;/secondary-title&gt;&lt;/titles&gt;&lt;periodical&gt;&lt;full-title&gt;Carbon&lt;/full-title&gt;&lt;/periodical&gt;&lt;pages&gt;1171-1180&lt;/pages&gt;&lt;volume&gt;47&lt;/volume&gt;&lt;number&gt;4&lt;/number&gt;&lt;section&gt;1171&lt;/section&gt;&lt;dates&gt;&lt;year&gt;2009&lt;/year&gt;&lt;/dates&gt;&lt;isbn&gt;00086223&lt;/isbn&gt;&lt;urls&gt;&lt;/urls&gt;&lt;electronic-resource-num&gt;10.1016/j.carbon.2009.01.001&lt;/electronic-resource-num&gt;&lt;/record&gt;&lt;/Cite&gt;&lt;/EndNote&gt;</w:instrText>
      </w:r>
      <w:r>
        <w:fldChar w:fldCharType="separate"/>
      </w:r>
      <w:r w:rsidR="006562FE">
        <w:rPr>
          <w:noProof/>
        </w:rPr>
        <w:t>[6]</w:t>
      </w:r>
      <w:r>
        <w:fldChar w:fldCharType="end"/>
      </w:r>
    </w:p>
    <w:p w14:paraId="748774A5" w14:textId="5C73BF74" w:rsidR="00A26019" w:rsidRDefault="00A26019" w:rsidP="0034230C">
      <w:r>
        <w:t xml:space="preserve">7. </w:t>
      </w:r>
      <w:r w:rsidR="00A46707">
        <w:fldChar w:fldCharType="begin"/>
      </w:r>
      <w:r w:rsidR="006562FE">
        <w:instrText xml:space="preserve"> ADDIN EN.CITE &lt;EndNote&gt;&lt;Cite&gt;&lt;Author&gt;Sethia&lt;/Author&gt;&lt;Year&gt;2016&lt;/Year&gt;&lt;RecNum&gt;36858&lt;/RecNum&gt;&lt;DisplayText&gt;[7]&lt;/DisplayText&gt;&lt;record&gt;&lt;rec-number&gt;36858&lt;/rec-number&gt;&lt;foreign-keys&gt;&lt;key app="EN" db-id="r5ret2dtz5zsdced22nvf9tg0rrv0trsv2w9" timestamp="1626827563"&gt;36858&lt;/key&gt;&lt;/foreign-keys&gt;&lt;ref-type name="Journal Article"&gt;17&lt;/ref-type&gt;&lt;contributors&gt;&lt;authors&gt;&lt;author&gt;Sethia, Govind&lt;/author&gt;&lt;author&gt;Sayari, Abdelhamid&lt;/author&gt;&lt;/authors&gt;&lt;/contributors&gt;&lt;titles&gt;&lt;title&gt;Activated carbon with optimum pore size distribution for hydrogen storage&lt;/title&gt;&lt;secondary-title&gt;Carbon&lt;/secondary-title&gt;&lt;/titles&gt;&lt;periodical&gt;&lt;full-title&gt;Carbon&lt;/full-title&gt;&lt;/periodical&gt;&lt;pages&gt;289-294&lt;/pages&gt;&lt;volume&gt;99&lt;/volume&gt;&lt;section&gt;289&lt;/section&gt;&lt;dates&gt;&lt;year&gt;2016&lt;/year&gt;&lt;/dates&gt;&lt;isbn&gt;00086223&lt;/isbn&gt;&lt;urls&gt;&lt;/urls&gt;&lt;electronic-resource-num&gt;10.1016/j.carbon.2015.12.032&lt;/electronic-resource-num&gt;&lt;/record&gt;&lt;/Cite&gt;&lt;/EndNote&gt;</w:instrText>
      </w:r>
      <w:r w:rsidR="00A46707">
        <w:fldChar w:fldCharType="separate"/>
      </w:r>
      <w:r w:rsidR="006562FE">
        <w:rPr>
          <w:noProof/>
        </w:rPr>
        <w:t>[7]</w:t>
      </w:r>
      <w:r w:rsidR="00A46707">
        <w:fldChar w:fldCharType="end"/>
      </w:r>
    </w:p>
    <w:p w14:paraId="0C3C04FF" w14:textId="1C1ADD2C" w:rsidR="00A46707" w:rsidRDefault="00A46707" w:rsidP="0034230C">
      <w:r>
        <w:t xml:space="preserve">8. </w:t>
      </w:r>
      <w:r w:rsidR="009010D8">
        <w:fldChar w:fldCharType="begin"/>
      </w:r>
      <w:r w:rsidR="006562FE">
        <w:instrText xml:space="preserve"> ADDIN EN.CITE &lt;EndNote&gt;&lt;Cite&gt;&lt;Author&gt;Wang&lt;/Author&gt;&lt;Year&gt;2009&lt;/Year&gt;&lt;RecNum&gt;36910&lt;/RecNum&gt;&lt;DisplayText&gt;[8]&lt;/DisplayText&gt;&lt;record&gt;&lt;rec-number&gt;36910&lt;/rec-number&gt;&lt;foreign-keys&gt;&lt;key app="EN" db-id="r5ret2dtz5zsdced22nvf9tg0rrv0trsv2w9" timestamp="1626827831"&gt;36910&lt;/key&gt;&lt;/foreign-keys&gt;&lt;ref-type name="Journal Article"&gt;17&lt;/ref-type&gt;&lt;contributors&gt;&lt;authors&gt;&lt;author&gt;Wang, Huanlei&lt;/author&gt;&lt;author&gt;Gao, Qiuming&lt;/author&gt;&lt;author&gt;Hu, Juan&lt;/author&gt;&lt;author&gt;Chen, Zhi&lt;/author&gt;&lt;/authors&gt;&lt;/contributors&gt;&lt;titles&gt;&lt;title&gt;High performance of nanoporous carbon in cryogenic hydrogen storage and electrochemical capacitance&lt;/title&gt;&lt;secondary-title&gt;Carbon&lt;/secondary-title&gt;&lt;/titles&gt;&lt;periodical&gt;&lt;full-title&gt;Carbon&lt;/full-title&gt;&lt;/periodical&gt;&lt;pages&gt;2259-2268&lt;/pages&gt;&lt;volume&gt;47&lt;/volume&gt;&lt;number&gt;9&lt;/number&gt;&lt;section&gt;2259&lt;/section&gt;&lt;dates&gt;&lt;year&gt;2009&lt;/year&gt;&lt;/dates&gt;&lt;isbn&gt;00086223&lt;/isbn&gt;&lt;urls&gt;&lt;/urls&gt;&lt;electronic-resource-num&gt;10.1016/j.carbon.2009.04.021&lt;/electronic-resource-num&gt;&lt;/record&gt;&lt;/Cite&gt;&lt;/EndNote&gt;</w:instrText>
      </w:r>
      <w:r w:rsidR="009010D8">
        <w:fldChar w:fldCharType="separate"/>
      </w:r>
      <w:r w:rsidR="006562FE">
        <w:rPr>
          <w:noProof/>
        </w:rPr>
        <w:t>[8]</w:t>
      </w:r>
      <w:r w:rsidR="009010D8">
        <w:fldChar w:fldCharType="end"/>
      </w:r>
    </w:p>
    <w:p w14:paraId="643C56AB" w14:textId="716C932A" w:rsidR="009010D8" w:rsidRDefault="009010D8" w:rsidP="0034230C">
      <w:r>
        <w:t xml:space="preserve">9. </w:t>
      </w:r>
      <w:r w:rsidR="00233517">
        <w:fldChar w:fldCharType="begin"/>
      </w:r>
      <w:r w:rsidR="006562FE">
        <w:instrText xml:space="preserve"> ADDIN EN.CITE &lt;EndNote&gt;&lt;Cite&gt;&lt;Author&gt;Wang&lt;/Author&gt;&lt;Year&gt;2014&lt;/Year&gt;&lt;RecNum&gt;36917&lt;/RecNum&gt;&lt;DisplayText&gt;[9]&lt;/DisplayText&gt;&lt;record&gt;&lt;rec-number&gt;36917&lt;/rec-number&gt;&lt;foreign-keys&gt;&lt;key app="EN" db-id="r5ret2dtz5zsdced22nvf9tg0rrv0trsv2w9" timestamp="1626827857"&gt;36917&lt;/key&gt;&lt;/foreign-keys&gt;&lt;ref-type name="Journal Article"&gt;17&lt;/ref-type&gt;&lt;contributors&gt;&lt;authors&gt;&lt;author&gt;Wang, Jiacheng&lt;/author&gt;&lt;author&gt;Senkovska, Irena&lt;/author&gt;&lt;author&gt;Kaskel, Stefan&lt;/author&gt;&lt;author&gt;Liu, Qian&lt;/author&gt;&lt;/authors&gt;&lt;/contributors&gt;&lt;titles&gt;&lt;title&gt;Chemically activated fungi-based porous carbons for hydrogen storage&lt;/title&gt;&lt;secondary-title&gt;Carbon&lt;/secondary-title&gt;&lt;/titles&gt;&lt;periodical&gt;&lt;full-title&gt;Carbon&lt;/full-title&gt;&lt;/periodical&gt;&lt;pages&gt;372-380&lt;/pages&gt;&lt;volume&gt;75&lt;/volume&gt;&lt;section&gt;372&lt;/section&gt;&lt;dates&gt;&lt;year&gt;2014&lt;/year&gt;&lt;/dates&gt;&lt;isbn&gt;00086223&lt;/isbn&gt;&lt;urls&gt;&lt;/urls&gt;&lt;electronic-resource-num&gt;10.1016/j.carbon.2014.04.016&lt;/electronic-resource-num&gt;&lt;/record&gt;&lt;/Cite&gt;&lt;/EndNote&gt;</w:instrText>
      </w:r>
      <w:r w:rsidR="00233517">
        <w:fldChar w:fldCharType="separate"/>
      </w:r>
      <w:r w:rsidR="006562FE">
        <w:rPr>
          <w:noProof/>
        </w:rPr>
        <w:t>[9]</w:t>
      </w:r>
      <w:r w:rsidR="00233517">
        <w:fldChar w:fldCharType="end"/>
      </w:r>
    </w:p>
    <w:p w14:paraId="2767175A" w14:textId="30A05930" w:rsidR="00233517" w:rsidRDefault="00233517" w:rsidP="0034230C">
      <w:r>
        <w:t xml:space="preserve">10. </w:t>
      </w:r>
      <w:r>
        <w:fldChar w:fldCharType="begin"/>
      </w:r>
      <w:r w:rsidR="006562FE">
        <w:instrText xml:space="preserve"> ADDIN EN.CITE &lt;EndNote&gt;&lt;Cite&gt;&lt;Author&gt;Xia&lt;/Author&gt;&lt;Year&gt;2007&lt;/Year&gt;&lt;RecNum&gt;36908&lt;/RecNum&gt;&lt;DisplayText&gt;[10]&lt;/DisplayText&gt;&lt;record&gt;&lt;rec-number&gt;36908&lt;/rec-number&gt;&lt;foreign-keys&gt;&lt;key app="EN" db-id="r5ret2dtz5zsdced22nvf9tg0rrv0trsv2w9" timestamp="1626827823"&gt;36908&lt;/key&gt;&lt;/foreign-keys&gt;&lt;ref-type name="Journal Article"&gt;17&lt;/ref-type&gt;&lt;contributors&gt;&lt;authors&gt;&lt;author&gt;Xia, Kaisheng&lt;/author&gt;&lt;author&gt;Gao, Qiuming&lt;/author&gt;&lt;author&gt;Wu, Chundong&lt;/author&gt;&lt;author&gt;Song, Shuqing&lt;/author&gt;&lt;author&gt;Ruan, Meiling&lt;/author&gt;&lt;/authors&gt;&lt;/contributors&gt;&lt;titles&gt;&lt;title&gt;Activation, characterization and hydrogen storage properties of the mesoporous carbon CMK-3&lt;/title&gt;&lt;secondary-title&gt;Carbon&lt;/secondary-title&gt;&lt;/titles&gt;&lt;periodical&gt;&lt;full-title&gt;Carbon&lt;/full-title&gt;&lt;/periodical&gt;&lt;pages&gt;1989-1996&lt;/pages&gt;&lt;volume&gt;45&lt;/volume&gt;&lt;number&gt;10&lt;/number&gt;&lt;section&gt;1989&lt;/section&gt;&lt;dates&gt;&lt;year&gt;2007&lt;/year&gt;&lt;/dates&gt;&lt;isbn&gt;00086223&lt;/isbn&gt;&lt;urls&gt;&lt;/urls&gt;&lt;electronic-resource-num&gt;10.1016/j.carbon.2007.06.002&lt;/electronic-resource-num&gt;&lt;/record&gt;&lt;/Cite&gt;&lt;/EndNote&gt;</w:instrText>
      </w:r>
      <w:r>
        <w:fldChar w:fldCharType="separate"/>
      </w:r>
      <w:r w:rsidR="006562FE">
        <w:rPr>
          <w:noProof/>
        </w:rPr>
        <w:t>[10]</w:t>
      </w:r>
      <w:r>
        <w:fldChar w:fldCharType="end"/>
      </w:r>
    </w:p>
    <w:p w14:paraId="655E85EF" w14:textId="6BF026E2" w:rsidR="005C6B02" w:rsidRDefault="005C6B02" w:rsidP="0034230C">
      <w:r>
        <w:t xml:space="preserve">11. </w:t>
      </w:r>
      <w:r>
        <w:fldChar w:fldCharType="begin"/>
      </w:r>
      <w:r w:rsidR="006562FE">
        <w:instrText xml:space="preserve"> ADDIN EN.CITE &lt;EndNote&gt;&lt;Cite&gt;&lt;Author&gt;Xia&lt;/Author&gt;&lt;Year&gt;2011&lt;/Year&gt;&lt;RecNum&gt;36914&lt;/RecNum&gt;&lt;DisplayText&gt;[11]&lt;/DisplayText&gt;&lt;record&gt;&lt;rec-number&gt;36914&lt;/rec-number&gt;&lt;foreign-keys&gt;&lt;key app="EN" db-id="r5ret2dtz5zsdced22nvf9tg0rrv0trsv2w9" timestamp="1626827846"&gt;36914&lt;/key&gt;&lt;/foreign-keys&gt;&lt;ref-type name="Journal Article"&gt;17&lt;/ref-type&gt;&lt;contributors&gt;&lt;authors&gt;&lt;author&gt;Xia, Yongde&lt;/author&gt;&lt;author&gt;Mokaya, Robert&lt;/author&gt;&lt;author&gt;Grant, David M.&lt;/author&gt;&lt;author&gt;Walker, Gavin S.&lt;/author&gt;&lt;/authors&gt;&lt;/contributors&gt;&lt;titles&gt;&lt;title&gt;A simplified synthesis of N-doped zeolite-templated carbons, the control of the level of zeolite-like ordering and its effect on hydrogen storage properties&lt;/title&gt;&lt;secondary-title&gt;Carbon&lt;/secondary-title&gt;&lt;/titles&gt;&lt;periodical&gt;&lt;full-title&gt;Carbon&lt;/full-title&gt;&lt;/periodical&gt;&lt;pages&gt;844-853&lt;/pages&gt;&lt;volume&gt;49&lt;/volume&gt;&lt;number&gt;3&lt;/number&gt;&lt;section&gt;844&lt;/section&gt;&lt;dates&gt;&lt;year&gt;2011&lt;/year&gt;&lt;/dates&gt;&lt;isbn&gt;00086223&lt;/isbn&gt;&lt;urls&gt;&lt;/urls&gt;&lt;electronic-resource-num&gt;10.1016/j.carbon.2010.10.028&lt;/electronic-resource-num&gt;&lt;/record&gt;&lt;/Cite&gt;&lt;/EndNote&gt;</w:instrText>
      </w:r>
      <w:r>
        <w:fldChar w:fldCharType="separate"/>
      </w:r>
      <w:r w:rsidR="006562FE">
        <w:rPr>
          <w:noProof/>
        </w:rPr>
        <w:t>[11]</w:t>
      </w:r>
      <w:r>
        <w:fldChar w:fldCharType="end"/>
      </w:r>
    </w:p>
    <w:p w14:paraId="67F1B515" w14:textId="5CDF31AF" w:rsidR="00E5431C" w:rsidRDefault="00E5431C" w:rsidP="0034230C">
      <w:r>
        <w:t xml:space="preserve">12. </w:t>
      </w:r>
      <w:r>
        <w:fldChar w:fldCharType="begin"/>
      </w:r>
      <w:r w:rsidR="006562FE">
        <w:instrText xml:space="preserve"> ADDIN EN.CITE &lt;EndNote&gt;&lt;Cite&gt;&lt;Author&gt;Xia&lt;/Author&gt;&lt;Year&gt;2012&lt;/Year&gt;&lt;RecNum&gt;37078&lt;/RecNum&gt;&lt;DisplayText&gt;[12]&lt;/DisplayText&gt;&lt;record&gt;&lt;rec-number&gt;37078&lt;/rec-number&gt;&lt;foreign-keys&gt;&lt;key app="EN" db-id="r5ret2dtz5zsdced22nvf9tg0rrv0trsv2w9" timestamp="1626829011"&gt;37078&lt;/key&gt;&lt;/foreign-keys&gt;&lt;ref-type name="Journal Article"&gt;17&lt;/ref-type&gt;&lt;contributors&gt;&lt;authors&gt;&lt;author&gt;Xia, Yongde&lt;/author&gt;&lt;author&gt;Zhu, Yanqiu&lt;/author&gt;&lt;author&gt;Tang, Yi&lt;/author&gt;&lt;/authors&gt;&lt;/contributors&gt;&lt;titles&gt;&lt;title&gt;Preparation of sulfur-doped microporous carbons for the storage of hydrogen and carbon dioxide&lt;/title&gt;&lt;secondary-title&gt;Carbon&lt;/secondary-title&gt;&lt;/titles&gt;&lt;periodical&gt;&lt;full-title&gt;Carbon&lt;/full-title&gt;&lt;/periodical&gt;&lt;pages&gt;5543-5553&lt;/pages&gt;&lt;volume&gt;50&lt;/volume&gt;&lt;number&gt;15&lt;/number&gt;&lt;section&gt;5543&lt;/section&gt;&lt;dates&gt;&lt;year&gt;2012&lt;/year&gt;&lt;/dates&gt;&lt;isbn&gt;00086223&lt;/isbn&gt;&lt;urls&gt;&lt;/urls&gt;&lt;electronic-resource-num&gt;10.1016/j.carbon.2012.07.044&lt;/electronic-resource-num&gt;&lt;/record&gt;&lt;/Cite&gt;&lt;/EndNote&gt;</w:instrText>
      </w:r>
      <w:r>
        <w:fldChar w:fldCharType="separate"/>
      </w:r>
      <w:r w:rsidR="006562FE">
        <w:rPr>
          <w:noProof/>
        </w:rPr>
        <w:t>[12]</w:t>
      </w:r>
      <w:r>
        <w:fldChar w:fldCharType="end"/>
      </w:r>
    </w:p>
    <w:p w14:paraId="62E370A1" w14:textId="535160CC" w:rsidR="00E5431C" w:rsidRDefault="000F4E4B" w:rsidP="0034230C">
      <w:r>
        <w:t xml:space="preserve">13. </w:t>
      </w:r>
      <w:r>
        <w:fldChar w:fldCharType="begin"/>
      </w:r>
      <w:r w:rsidR="006562FE">
        <w:instrText xml:space="preserve"> ADDIN EN.CITE &lt;EndNote&gt;&lt;Cite&gt;&lt;Author&gt;Lee&lt;/Author&gt;&lt;Year&gt;2007&lt;/Year&gt;&lt;RecNum&gt;36950&lt;/RecNum&gt;&lt;DisplayText&gt;[13]&lt;/DisplayText&gt;&lt;record&gt;&lt;rec-number&gt;36950&lt;/rec-number&gt;&lt;foreign-keys&gt;&lt;key app="EN" db-id="r5ret2dtz5zsdced22nvf9tg0rrv0trsv2w9" timestamp="1626827965"&gt;36950&lt;/key&gt;&lt;/foreign-keys&gt;&lt;ref-type name="Journal Article"&gt;17&lt;/ref-type&gt;&lt;contributors&gt;&lt;authors&gt;&lt;author&gt;Lee, Young Seak&lt;/author&gt;&lt;author&gt;Kim, Young Ho&lt;/author&gt;&lt;author&gt;Hong, Ji Sook&lt;/author&gt;&lt;author&gt;Suh, Jeong Kwon&lt;/author&gt;&lt;author&gt;Cho, Gyou Jin&lt;/author&gt;&lt;/authors&gt;&lt;/contributors&gt;&lt;titles&gt;&lt;title&gt;The adsorption properties of surface modified activated carbon fibers for hydrogen storages&lt;/title&gt;&lt;secondary-title&gt;Catalysis Today&lt;/secondary-title&gt;&lt;/titles&gt;&lt;pages&gt;420-425&lt;/pages&gt;&lt;volume&gt;120&lt;/volume&gt;&lt;number&gt;3-4&lt;/number&gt;&lt;section&gt;420&lt;/section&gt;&lt;dates&gt;&lt;year&gt;2007&lt;/year&gt;&lt;/dates&gt;&lt;isbn&gt;09205861&lt;/isbn&gt;&lt;urls&gt;&lt;/urls&gt;&lt;electronic-resource-num&gt;10.1016/j.cattod.2006.09.014&lt;/electronic-resource-num&gt;&lt;/record&gt;&lt;/Cite&gt;&lt;/EndNote&gt;</w:instrText>
      </w:r>
      <w:r>
        <w:fldChar w:fldCharType="separate"/>
      </w:r>
      <w:r w:rsidR="006562FE">
        <w:rPr>
          <w:noProof/>
        </w:rPr>
        <w:t>[13]</w:t>
      </w:r>
      <w:r>
        <w:fldChar w:fldCharType="end"/>
      </w:r>
    </w:p>
    <w:p w14:paraId="0CDD6071" w14:textId="03ED78A6" w:rsidR="000F4E4B" w:rsidRDefault="000F4E4B" w:rsidP="0034230C">
      <w:r>
        <w:t xml:space="preserve">14. </w:t>
      </w:r>
      <w:r w:rsidR="00E86730">
        <w:fldChar w:fldCharType="begin"/>
      </w:r>
      <w:r w:rsidR="006562FE">
        <w:instrText xml:space="preserve"> ADDIN EN.CITE &lt;EndNote&gt;&lt;Cite&gt;&lt;Author&gt;Blankenship&lt;/Author&gt;&lt;Year&gt;2017&lt;/Year&gt;&lt;RecNum&gt;37386&lt;/RecNum&gt;&lt;DisplayText&gt;[14]&lt;/DisplayText&gt;&lt;record&gt;&lt;rec-number&gt;37386&lt;/rec-number&gt;&lt;foreign-keys&gt;&lt;key app="EN" db-id="r5ret2dtz5zsdced22nvf9tg0rrv0trsv2w9" timestamp="1632328282"&gt;37386&lt;/key&gt;&lt;/foreign-keys&gt;&lt;ref-type name="Journal Article"&gt;17&lt;/ref-type&gt;&lt;contributors&gt;&lt;authors&gt;&lt;author&gt;Blankenship, L. Scott&lt;/author&gt;&lt;author&gt;Mokaya, Robert&lt;/author&gt;&lt;/authors&gt;&lt;/contributors&gt;&lt;titles&gt;&lt;title&gt;Cigarette butt-derived carbons have ultra-high surface area and unprecedented hydrogen storage capacity&lt;/title&gt;&lt;secondary-title&gt;Energy &amp;amp; Environmental Science&lt;/secondary-title&gt;&lt;/titles&gt;&lt;periodical&gt;&lt;full-title&gt;Energy &amp;amp; Environmental Science&lt;/full-title&gt;&lt;/periodical&gt;&lt;pages&gt;2552-2562&lt;/pages&gt;&lt;volume&gt;10&lt;/volume&gt;&lt;number&gt;12&lt;/number&gt;&lt;section&gt;2552&lt;/section&gt;&lt;dates&gt;&lt;year&gt;2017&lt;/year&gt;&lt;/dates&gt;&lt;isbn&gt;1754-5692&amp;#xD;1754-5706&lt;/isbn&gt;&lt;urls&gt;&lt;/urls&gt;&lt;electronic-resource-num&gt;10.1039/c7ee02616a&lt;/electronic-resource-num&gt;&lt;/record&gt;&lt;/Cite&gt;&lt;/EndNote&gt;</w:instrText>
      </w:r>
      <w:r w:rsidR="00E86730">
        <w:fldChar w:fldCharType="separate"/>
      </w:r>
      <w:r w:rsidR="006562FE">
        <w:rPr>
          <w:noProof/>
        </w:rPr>
        <w:t>[14]</w:t>
      </w:r>
      <w:r w:rsidR="00E86730">
        <w:fldChar w:fldCharType="end"/>
      </w:r>
    </w:p>
    <w:p w14:paraId="2E255240" w14:textId="631E38B0" w:rsidR="001C75E1" w:rsidRDefault="001C75E1" w:rsidP="0034230C">
      <w:r>
        <w:t xml:space="preserve">15. </w:t>
      </w:r>
      <w:r w:rsidR="00244736">
        <w:fldChar w:fldCharType="begin"/>
      </w:r>
      <w:r w:rsidR="00900738">
        <w:instrText xml:space="preserve"> ADDIN EN.CITE &lt;EndNote&gt;&lt;Cite&gt;&lt;Author&gt;Sevilla&lt;/Author&gt;&lt;Year&gt;2011&lt;/Year&gt;&lt;RecNum&gt;37651&lt;/RecNum&gt;&lt;DisplayText&gt;[15]&lt;/DisplayText&gt;&lt;record&gt;&lt;rec-number&gt;37651&lt;/rec-number&gt;&lt;foreign-keys&gt;&lt;key app="EN" db-id="r5ret2dtz5zsdced22nvf9tg0rrv0trsv2w9" timestamp="1640118653"&gt;37651&lt;/key&gt;&lt;/foreign-keys&gt;&lt;ref-type name="Journal Article"&gt;17&lt;/ref-type&gt;&lt;contributors&gt;&lt;authors&gt;&lt;author&gt;Sevilla, M.&lt;/author&gt;&lt;author&gt;Fuertes, A. B.&lt;/author&gt;&lt;author&gt;Mokaya, R.&lt;/author&gt;&lt;/authors&gt;&lt;/contributors&gt;&lt;titles&gt;&lt;title&gt;High density hydrogen storage in superactivated carbons from hydrothermally carbonized renewable organic materials&lt;/title&gt;&lt;secondary-title&gt;Energy &amp;amp; Environmental Science&lt;/secondary-title&gt;&lt;/titles&gt;&lt;periodical&gt;&lt;full-title&gt;Energy &amp;amp; Environmental Science&lt;/full-title&gt;&lt;/periodical&gt;&lt;volume&gt;4&lt;/volume&gt;&lt;number&gt;4&lt;/number&gt;&lt;section&gt;1400&lt;/section&gt;&lt;dates&gt;&lt;year&gt;2011&lt;/year&gt;&lt;/dates&gt;&lt;isbn&gt;1754-5692&amp;#xD;1754-5706&lt;/isbn&gt;&lt;urls&gt;&lt;/urls&gt;&lt;electronic-resource-num&gt;10.1039/c0ee00347f&lt;/electronic-resource-num&gt;&lt;/record&gt;&lt;/Cite&gt;&lt;/EndNote&gt;</w:instrText>
      </w:r>
      <w:r w:rsidR="00244736">
        <w:fldChar w:fldCharType="separate"/>
      </w:r>
      <w:r w:rsidR="006562FE">
        <w:rPr>
          <w:noProof/>
        </w:rPr>
        <w:t>[15]</w:t>
      </w:r>
      <w:r w:rsidR="00244736">
        <w:fldChar w:fldCharType="end"/>
      </w:r>
    </w:p>
    <w:p w14:paraId="537D1FA4" w14:textId="2BDEFE7D" w:rsidR="00244736" w:rsidRDefault="00244736" w:rsidP="0034230C">
      <w:r>
        <w:t xml:space="preserve">16. </w:t>
      </w:r>
      <w:r>
        <w:fldChar w:fldCharType="begin"/>
      </w:r>
      <w:r w:rsidR="006562FE">
        <w:instrText xml:space="preserve"> ADDIN EN.CITE &lt;EndNote&gt;&lt;Cite&gt;&lt;Author&gt;Sevilla&lt;/Author&gt;&lt;Year&gt;2010&lt;/Year&gt;&lt;RecNum&gt;36977&lt;/RecNum&gt;&lt;DisplayText&gt;[16]&lt;/DisplayText&gt;&lt;record&gt;&lt;rec-number&gt;36977&lt;/rec-number&gt;&lt;foreign-keys&gt;&lt;key app="EN" db-id="r5ret2dtz5zsdced22nvf9tg0rrv0trsv2w9" timestamp="1626828073"&gt;36977&lt;/key&gt;&lt;/foreign-keys&gt;&lt;ref-type name="Journal Article"&gt;17&lt;/ref-type&gt;&lt;contributors&gt;&lt;authors&gt;&lt;author&gt;Sevilla, Marta&lt;/author&gt;&lt;author&gt;Foulston, Richard&lt;/author&gt;&lt;author&gt;Mokaya, Robert&lt;/author&gt;&lt;/authors&gt;&lt;/contributors&gt;&lt;titles&gt;&lt;title&gt;Superactivated carbide-derived carbons with high hydrogenstorage capacity&lt;/title&gt;&lt;secondary-title&gt;Energy Environ. Sci.&lt;/secondary-title&gt;&lt;/titles&gt;&lt;periodical&gt;&lt;full-title&gt;Energy Environ. Sci.&lt;/full-title&gt;&lt;/periodical&gt;&lt;pages&gt;223-227&lt;/pages&gt;&lt;volume&gt;3&lt;/volume&gt;&lt;number&gt;2&lt;/number&gt;&lt;section&gt;223&lt;/section&gt;&lt;dates&gt;&lt;year&gt;2010&lt;/year&gt;&lt;/dates&gt;&lt;isbn&gt;1754-5692&amp;#xD;1754-5706&lt;/isbn&gt;&lt;urls&gt;&lt;/urls&gt;&lt;electronic-resource-num&gt;10.1039/b916197j&lt;/electronic-resource-num&gt;&lt;/record&gt;&lt;/Cite&gt;&lt;/EndNote&gt;</w:instrText>
      </w:r>
      <w:r>
        <w:fldChar w:fldCharType="separate"/>
      </w:r>
      <w:r w:rsidR="006562FE">
        <w:rPr>
          <w:noProof/>
        </w:rPr>
        <w:t>[16]</w:t>
      </w:r>
      <w:r>
        <w:fldChar w:fldCharType="end"/>
      </w:r>
    </w:p>
    <w:p w14:paraId="13AEDF7F" w14:textId="6B40A672" w:rsidR="00244736" w:rsidRDefault="00244736" w:rsidP="0034230C">
      <w:r>
        <w:t xml:space="preserve">17. </w:t>
      </w:r>
      <w:r w:rsidR="008C2085">
        <w:fldChar w:fldCharType="begin"/>
      </w:r>
      <w:r w:rsidR="006562FE">
        <w:instrText xml:space="preserve"> ADDIN EN.CITE &lt;EndNote&gt;&lt;Cite&gt;&lt;Author&gt;Chen&lt;/Author&gt;&lt;Year&gt;2012&lt;/Year&gt;&lt;RecNum&gt;36939&lt;/RecNum&gt;&lt;DisplayText&gt;[17]&lt;/DisplayText&gt;&lt;record&gt;&lt;rec-number&gt;36939&lt;/rec-number&gt;&lt;foreign-keys&gt;&lt;key app="EN" db-id="r5ret2dtz5zsdced22nvf9tg0rrv0trsv2w9" timestamp="1626827928"&gt;36939&lt;/key&gt;&lt;/foreign-keys&gt;&lt;ref-type name="Journal Article"&gt;17&lt;/ref-type&gt;&lt;contributors&gt;&lt;authors&gt;&lt;author&gt;Chen, Haibin&lt;/author&gt;&lt;author&gt;Wang, Haibo&lt;/author&gt;&lt;author&gt;Xue, Zhiping&lt;/author&gt;&lt;author&gt;Yang, Lufeng&lt;/author&gt;&lt;author&gt;Xiao, Yong&lt;/author&gt;&lt;author&gt;Zheng, Mingtao&lt;/author&gt;&lt;author&gt;Lei, Bingfu&lt;/author&gt;&lt;author&gt;Liu, Yingliang&lt;/author&gt;&lt;author&gt;Sun, Lixian&lt;/author&gt;&lt;/authors&gt;&lt;/contributors&gt;&lt;titles&gt;&lt;title&gt;High hydrogen storage capacity of rice hull based porous carbon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18888-18894&lt;/pages&gt;&lt;volume&gt;37&lt;/volume&gt;&lt;number&gt;24&lt;/number&gt;&lt;section&gt;18888&lt;/section&gt;&lt;dates&gt;&lt;year&gt;2012&lt;/year&gt;&lt;/dates&gt;&lt;isbn&gt;03603199&lt;/isbn&gt;&lt;urls&gt;&lt;/urls&gt;&lt;electronic-resource-num&gt;10.1016/j.ijhydene.2012.09.035&lt;/electronic-resource-num&gt;&lt;/record&gt;&lt;/Cite&gt;&lt;/EndNote&gt;</w:instrText>
      </w:r>
      <w:r w:rsidR="008C2085">
        <w:fldChar w:fldCharType="separate"/>
      </w:r>
      <w:r w:rsidR="006562FE">
        <w:rPr>
          <w:noProof/>
        </w:rPr>
        <w:t>[17]</w:t>
      </w:r>
      <w:r w:rsidR="008C2085">
        <w:fldChar w:fldCharType="end"/>
      </w:r>
    </w:p>
    <w:p w14:paraId="4BE7DE9E" w14:textId="0F71C27A" w:rsidR="008C2085" w:rsidRDefault="008C2085" w:rsidP="0034230C">
      <w:r>
        <w:t xml:space="preserve">18. </w:t>
      </w:r>
      <w:r w:rsidR="00C545AA">
        <w:fldChar w:fldCharType="begin"/>
      </w:r>
      <w:r w:rsidR="006562FE">
        <w:instrText xml:space="preserve"> ADDIN EN.CITE &lt;EndNote&gt;&lt;Cite&gt;&lt;Author&gt;Dibandjo&lt;/Author&gt;&lt;Year&gt;2013&lt;/Year&gt;&lt;RecNum&gt;36940&lt;/RecNum&gt;&lt;DisplayText&gt;[18]&lt;/DisplayText&gt;&lt;record&gt;&lt;rec-number&gt;36940&lt;/rec-number&gt;&lt;foreign-keys&gt;&lt;key app="EN" db-id="r5ret2dtz5zsdced22nvf9tg0rrv0trsv2w9" timestamp="1626827932"&gt;36940&lt;/key&gt;&lt;/foreign-keys&gt;&lt;ref-type name="Journal Article"&gt;17&lt;/ref-type&gt;&lt;contributors&gt;&lt;authors&gt;&lt;author&gt;Dibandjo, Philippe&lt;/author&gt;&lt;author&gt;Zlotea, Claudia&lt;/author&gt;&lt;author&gt;Gadiou, Roger&lt;/author&gt;&lt;author&gt;Matei Ghimbeu, Camelia&lt;/author&gt;&lt;author&gt;Cuevas, Fermin&lt;/author&gt;&lt;author&gt;Latroche, Michel&lt;/author&gt;&lt;author&gt;Leroy, Eric&lt;/author&gt;&lt;author&gt;Vix-Guterl, Cathie&lt;/author&gt;&lt;/authors&gt;&lt;/contributors&gt;&lt;titles&gt;&lt;title&gt;Hydrogen storage in hybrid nanostructured carbon/palladium materials: Influence of particle size and surface chemistry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952-965&lt;/pages&gt;&lt;volume&gt;38&lt;/volume&gt;&lt;number&gt;2&lt;/number&gt;&lt;section&gt;952&lt;/section&gt;&lt;dates&gt;&lt;year&gt;2013&lt;/year&gt;&lt;/dates&gt;&lt;isbn&gt;03603199&lt;/isbn&gt;&lt;urls&gt;&lt;/urls&gt;&lt;electronic-resource-num&gt;10.1016/j.ijhydene.2012.10.050&lt;/electronic-resource-num&gt;&lt;/record&gt;&lt;/Cite&gt;&lt;/EndNote&gt;</w:instrText>
      </w:r>
      <w:r w:rsidR="00C545AA">
        <w:fldChar w:fldCharType="separate"/>
      </w:r>
      <w:r w:rsidR="006562FE">
        <w:rPr>
          <w:noProof/>
        </w:rPr>
        <w:t>[18]</w:t>
      </w:r>
      <w:r w:rsidR="00C545AA">
        <w:fldChar w:fldCharType="end"/>
      </w:r>
    </w:p>
    <w:p w14:paraId="58147E8E" w14:textId="6A8C6BBA" w:rsidR="00C545AA" w:rsidRDefault="00C545AA" w:rsidP="0034230C">
      <w:r>
        <w:t xml:space="preserve">19. </w:t>
      </w:r>
      <w:r>
        <w:fldChar w:fldCharType="begin"/>
      </w:r>
      <w:r w:rsidR="006562FE">
        <w:instrText xml:space="preserve"> ADDIN EN.CITE &lt;EndNote&gt;&lt;Cite&gt;&lt;Author&gt;Huang&lt;/Author&gt;&lt;Year&gt;2013&lt;/Year&gt;&lt;RecNum&gt;36942&lt;/RecNum&gt;&lt;DisplayText&gt;[19]&lt;/DisplayText&gt;&lt;record&gt;&lt;rec-number&gt;36942&lt;/rec-number&gt;&lt;foreign-keys&gt;&lt;key app="EN" db-id="r5ret2dtz5zsdced22nvf9tg0rrv0trsv2w9" timestamp="1626827938"&gt;36942&lt;/key&gt;&lt;/foreign-keys&gt;&lt;ref-type name="Journal Article"&gt;17&lt;/ref-type&gt;&lt;contributors&gt;&lt;authors&gt;&lt;author&gt;Huang, Chen-Chia&lt;/author&gt;&lt;author&gt;Li, Yi-Hua&lt;/author&gt;&lt;author&gt;Wang, Yen-Wen&lt;/author&gt;&lt;author&gt;Chen, Chien-Hung&lt;/author&gt;&lt;/authors&gt;&lt;/contributors&gt;&lt;titles&gt;&lt;title&gt;Hydrogen storage in cobalt-embedded ordered mesoporous carbon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3994-4002&lt;/pages&gt;&lt;volume&gt;38&lt;/volume&gt;&lt;number&gt;10&lt;/number&gt;&lt;section&gt;3994&lt;/section&gt;&lt;dates&gt;&lt;year&gt;2013&lt;/year&gt;&lt;/dates&gt;&lt;isbn&gt;03603199&lt;/isbn&gt;&lt;urls&gt;&lt;/urls&gt;&lt;electronic-resource-num&gt;10.1016/j.ijhydene.2013.01.081&lt;/electronic-resource-num&gt;&lt;/record&gt;&lt;/Cite&gt;&lt;/EndNote&gt;</w:instrText>
      </w:r>
      <w:r>
        <w:fldChar w:fldCharType="separate"/>
      </w:r>
      <w:r w:rsidR="006562FE">
        <w:rPr>
          <w:noProof/>
        </w:rPr>
        <w:t>[19]</w:t>
      </w:r>
      <w:r>
        <w:fldChar w:fldCharType="end"/>
      </w:r>
    </w:p>
    <w:p w14:paraId="18A33522" w14:textId="0703C105" w:rsidR="002E0AAA" w:rsidRDefault="002E0AAA" w:rsidP="0034230C">
      <w:r>
        <w:t xml:space="preserve">20. </w:t>
      </w:r>
      <w:r>
        <w:fldChar w:fldCharType="begin"/>
      </w:r>
      <w:r w:rsidR="006562FE">
        <w:instrText xml:space="preserve"> ADDIN EN.CITE &lt;EndNote&gt;&lt;Cite&gt;&lt;Author&gt;Huang&lt;/Author&gt;&lt;Year&gt;2018&lt;/Year&gt;&lt;RecNum&gt;36947&lt;/RecNum&gt;&lt;DisplayText&gt;[20]&lt;/DisplayText&gt;&lt;record&gt;&lt;rec-number&gt;36947&lt;/rec-number&gt;&lt;foreign-keys&gt;&lt;key app="EN" db-id="r5ret2dtz5zsdced22nvf9tg0rrv0trsv2w9" timestamp="1626827956"&gt;36947&lt;/key&gt;&lt;/foreign-keys&gt;&lt;ref-type name="Journal Article"&gt;17&lt;/ref-type&gt;&lt;contributors&gt;&lt;authors&gt;&lt;author&gt;Huang, Jianyu&lt;/author&gt;&lt;author&gt;Liang, Yeru&lt;/author&gt;&lt;author&gt;Dong, Hanwu&lt;/author&gt;&lt;author&gt;Hu, Hang&lt;/author&gt;&lt;author&gt;Yu, Peifeng&lt;/author&gt;&lt;author&gt;Peng, Lin&lt;/author&gt;&lt;author&gt;Zheng, Mingtao&lt;/author&gt;&lt;author&gt;Xiao, Yong&lt;/author&gt;&lt;author&gt;Liu, Yingliang&lt;/author&gt;&lt;/authors&gt;&lt;/contributors&gt;&lt;titles&gt;&lt;title&gt;Revealing contribution of pore size to high hydrogen storage capacity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18077-18082&lt;/pages&gt;&lt;volume&gt;43&lt;/volume&gt;&lt;number&gt;39&lt;/number&gt;&lt;section&gt;18077&lt;/section&gt;&lt;dates&gt;&lt;year&gt;2018&lt;/year&gt;&lt;/dates&gt;&lt;isbn&gt;03603199&lt;/isbn&gt;&lt;urls&gt;&lt;/urls&gt;&lt;electronic-resource-num&gt;10.1016/j.ijhydene.2018.08.027&lt;/electronic-resource-num&gt;&lt;/record&gt;&lt;/Cite&gt;&lt;/EndNote&gt;</w:instrText>
      </w:r>
      <w:r>
        <w:fldChar w:fldCharType="separate"/>
      </w:r>
      <w:r w:rsidR="006562FE">
        <w:rPr>
          <w:noProof/>
        </w:rPr>
        <w:t>[20]</w:t>
      </w:r>
      <w:r>
        <w:fldChar w:fldCharType="end"/>
      </w:r>
    </w:p>
    <w:p w14:paraId="5B93E115" w14:textId="0D326C21" w:rsidR="006562FE" w:rsidRDefault="006562FE" w:rsidP="0034230C">
      <w:r>
        <w:t xml:space="preserve">21. </w:t>
      </w:r>
      <w:r>
        <w:fldChar w:fldCharType="begin"/>
      </w:r>
      <w:r>
        <w:instrText xml:space="preserve"> ADDIN EN.CITE &lt;EndNote&gt;&lt;Cite&gt;&lt;Author&gt;Jiang&lt;/Author&gt;&lt;Year&gt;2010&lt;/Year&gt;&lt;RecNum&gt;36931&lt;/RecNum&gt;&lt;DisplayText&gt;[21]&lt;/DisplayText&gt;&lt;record&gt;&lt;rec-number&gt;36931&lt;/rec-number&gt;&lt;foreign-keys&gt;&lt;key app="EN" db-id="r5ret2dtz5zsdced22nvf9tg0rrv0trsv2w9" timestamp="1626827902"&gt;36931&lt;/key&gt;&lt;/foreign-keys&gt;&lt;ref-type name="Journal Article"&gt;17&lt;/ref-type&gt;&lt;contributors&gt;&lt;authors&gt;&lt;author&gt;Jiang, Jinhua&lt;/author&gt;&lt;author&gt;Gao, Qiuming&lt;/author&gt;&lt;author&gt;Zheng, Zhoujun&lt;/author&gt;&lt;author&gt;Xia, Kaisheng&lt;/author&gt;&lt;author&gt;Hu, Juan&lt;/author&gt;&lt;/authors&gt;&lt;/contributors&gt;&lt;titles&gt;&lt;title&gt;Enhanced room temperature hydrogen storage capacity of hollow nitrogen-containing carbon spheres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210-216&lt;/pages&gt;&lt;volume&gt;35&lt;/volume&gt;&lt;number&gt;1&lt;/number&gt;&lt;section&gt;210&lt;/section&gt;&lt;dates&gt;&lt;year&gt;2010&lt;/year&gt;&lt;/dates&gt;&lt;isbn&gt;03603199&lt;/isbn&gt;&lt;urls&gt;&lt;/urls&gt;&lt;electronic-resource-num&gt;10.1016/j.ijhydene.2009.10.042&lt;/electronic-resource-num&gt;&lt;/record&gt;&lt;/Cite&gt;&lt;/EndNote&gt;</w:instrText>
      </w:r>
      <w:r>
        <w:fldChar w:fldCharType="separate"/>
      </w:r>
      <w:r>
        <w:rPr>
          <w:noProof/>
        </w:rPr>
        <w:t>[21]</w:t>
      </w:r>
      <w:r>
        <w:fldChar w:fldCharType="end"/>
      </w:r>
    </w:p>
    <w:p w14:paraId="626AD94C" w14:textId="041C7A53" w:rsidR="00906A66" w:rsidRDefault="00906A66" w:rsidP="0034230C">
      <w:r>
        <w:t xml:space="preserve">22. </w:t>
      </w:r>
      <w:r w:rsidR="00FE418A">
        <w:fldChar w:fldCharType="begin"/>
      </w:r>
      <w:r w:rsidR="00FE418A">
        <w:instrText xml:space="preserve"> ADDIN EN.CITE &lt;EndNote&gt;&lt;Cite&gt;&lt;Author&gt;Kunowsky&lt;/Author&gt;&lt;Year&gt;2010&lt;/Year&gt;&lt;RecNum&gt;36932&lt;/RecNum&gt;&lt;DisplayText&gt;[22]&lt;/DisplayText&gt;&lt;record&gt;&lt;rec-number&gt;36932&lt;/rec-number&gt;&lt;foreign-keys&gt;&lt;key app="EN" db-id="r5ret2dtz5zsdced22nvf9tg0rrv0trsv2w9" timestamp="1626827906"&gt;36932&lt;/key&gt;&lt;/foreign-keys&gt;&lt;ref-type name="Journal Article"&gt;17&lt;/ref-type&gt;&lt;contributors&gt;&lt;authors&gt;&lt;author&gt;Kunowsky, M.&lt;/author&gt;&lt;author&gt;Marco-Lozar, J. P.&lt;/author&gt;&lt;author&gt;Cazorla-Amorós, D.&lt;/author&gt;&lt;author&gt;Linares-Solano, A.&lt;/author&gt;&lt;/authors&gt;&lt;/contributors&gt;&lt;titles&gt;&lt;title&gt;Scale-up activation of carbon fibres for hydrogen storage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2393-2402&lt;/pages&gt;&lt;volume&gt;35&lt;/volume&gt;&lt;number&gt;6&lt;/number&gt;&lt;section&gt;2393&lt;/section&gt;&lt;dates&gt;&lt;year&gt;2010&lt;/year&gt;&lt;/dates&gt;&lt;isbn&gt;03603199&lt;/isbn&gt;&lt;urls&gt;&lt;/urls&gt;&lt;electronic-resource-num&gt;10.1016/j.ijhydene.2009.12.151&lt;/electronic-resource-num&gt;&lt;/record&gt;&lt;/Cite&gt;&lt;/EndNote&gt;</w:instrText>
      </w:r>
      <w:r w:rsidR="00FE418A">
        <w:fldChar w:fldCharType="separate"/>
      </w:r>
      <w:r w:rsidR="00FE418A">
        <w:rPr>
          <w:noProof/>
        </w:rPr>
        <w:t>[22]</w:t>
      </w:r>
      <w:r w:rsidR="00FE418A">
        <w:fldChar w:fldCharType="end"/>
      </w:r>
    </w:p>
    <w:p w14:paraId="538D66CB" w14:textId="429FC318" w:rsidR="00FE418A" w:rsidRDefault="00FE418A" w:rsidP="0034230C">
      <w:r>
        <w:t xml:space="preserve">23. </w:t>
      </w:r>
      <w:r w:rsidR="003A150A">
        <w:fldChar w:fldCharType="begin"/>
      </w:r>
      <w:r w:rsidR="003A150A">
        <w:instrText xml:space="preserve"> ADDIN EN.CITE &lt;EndNote&gt;&lt;Cite&gt;&lt;Author&gt;Musyoka&lt;/Author&gt;&lt;Year&gt;2015&lt;/Year&gt;&lt;RecNum&gt;36945&lt;/RecNum&gt;&lt;DisplayText&gt;[23]&lt;/DisplayText&gt;&lt;record&gt;&lt;rec-number&gt;36945&lt;/rec-number&gt;&lt;foreign-keys&gt;&lt;key app="EN" db-id="r5ret2dtz5zsdced22nvf9tg0rrv0trsv2w9" timestamp="1626827948"&gt;36945&lt;/key&gt;&lt;/foreign-keys&gt;&lt;ref-type name="Journal Article"&gt;17&lt;/ref-type&gt;&lt;contributors&gt;&lt;authors&gt;&lt;author&gt;Musyoka, Nicholas M.&lt;/author&gt;&lt;author&gt;Ren, Jianwei&lt;/author&gt;&lt;author&gt;Langmi, Henrietta W.&lt;/author&gt;&lt;author&gt;North, Brian C.&lt;/author&gt;&lt;author&gt;Mathe, Mkhulu&lt;/author&gt;&lt;/authors&gt;&lt;/contributors&gt;&lt;titles&gt;&lt;title&gt;A comparison of hydrogen storage capacity of commercial and fly ash-derived zeolite X together with their respective templated carbon derivatives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12705-12712&lt;/pages&gt;&lt;volume&gt;40&lt;/volume&gt;&lt;number&gt;37&lt;/number&gt;&lt;section&gt;12705&lt;/section&gt;&lt;dates&gt;&lt;year&gt;2015&lt;/year&gt;&lt;/dates&gt;&lt;isbn&gt;03603199&lt;/isbn&gt;&lt;urls&gt;&lt;/urls&gt;&lt;electronic-resource-num&gt;10.1016/j.ijhydene.2015.07.085&lt;/electronic-resource-num&gt;&lt;/record&gt;&lt;/Cite&gt;&lt;/EndNote&gt;</w:instrText>
      </w:r>
      <w:r w:rsidR="003A150A">
        <w:fldChar w:fldCharType="separate"/>
      </w:r>
      <w:r w:rsidR="003A150A">
        <w:rPr>
          <w:noProof/>
        </w:rPr>
        <w:t>[23]</w:t>
      </w:r>
      <w:r w:rsidR="003A150A">
        <w:fldChar w:fldCharType="end"/>
      </w:r>
    </w:p>
    <w:p w14:paraId="060C3F12" w14:textId="7D5F7A3E" w:rsidR="003A150A" w:rsidRDefault="003A150A" w:rsidP="0034230C">
      <w:r>
        <w:t xml:space="preserve">24. </w:t>
      </w:r>
      <w:r w:rsidR="008A0C3F">
        <w:fldChar w:fldCharType="begin"/>
      </w:r>
      <w:r w:rsidR="008A0C3F">
        <w:instrText xml:space="preserve"> ADDIN EN.CITE &lt;EndNote&gt;&lt;Cite&gt;&lt;Author&gt;Sevilla&lt;/Author&gt;&lt;Year&gt;2011&lt;/Year&gt;&lt;RecNum&gt;36937&lt;/RecNum&gt;&lt;DisplayText&gt;[24]&lt;/DisplayText&gt;&lt;record&gt;&lt;rec-number&gt;36937&lt;/rec-number&gt;&lt;foreign-keys&gt;&lt;key app="EN" db-id="r5ret2dtz5zsdced22nvf9tg0rrv0trsv2w9" timestamp="1626827921"&gt;36937&lt;/key&gt;&lt;/foreign-keys&gt;&lt;ref-type name="Journal Article"&gt;17&lt;/ref-type&gt;&lt;contributors&gt;&lt;authors&gt;&lt;author&gt;Sevilla, M.&lt;/author&gt;&lt;author&gt;Fuertes, A. B.&lt;/author&gt;&lt;author&gt;Mokaya, R.&lt;/author&gt;&lt;/authors&gt;&lt;/contributors&gt;&lt;titles&gt;&lt;title&gt;Preparation and hydrogen storage capacity of highly porous activated carbon materials derived from polythiophene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15658-15663&lt;/pages&gt;&lt;volume&gt;36&lt;/volume&gt;&lt;number&gt;24&lt;/number&gt;&lt;section&gt;15658&lt;/section&gt;&lt;dates&gt;&lt;year&gt;2011&lt;/year&gt;&lt;/dates&gt;&lt;isbn&gt;03603199&lt;/isbn&gt;&lt;urls&gt;&lt;/urls&gt;&lt;electronic-resource-num&gt;10.1016/j.ijhydene.2011.09.032&lt;/electronic-resource-num&gt;&lt;/record&gt;&lt;/Cite&gt;&lt;/EndNote&gt;</w:instrText>
      </w:r>
      <w:r w:rsidR="008A0C3F">
        <w:fldChar w:fldCharType="separate"/>
      </w:r>
      <w:r w:rsidR="008A0C3F">
        <w:rPr>
          <w:noProof/>
        </w:rPr>
        <w:t>[24]</w:t>
      </w:r>
      <w:r w:rsidR="008A0C3F">
        <w:fldChar w:fldCharType="end"/>
      </w:r>
    </w:p>
    <w:p w14:paraId="52E1A8CA" w14:textId="1DF75BB5" w:rsidR="008A0C3F" w:rsidRDefault="008A0C3F" w:rsidP="0034230C">
      <w:r>
        <w:t xml:space="preserve">25. </w:t>
      </w:r>
      <w:r w:rsidR="00206514">
        <w:fldChar w:fldCharType="begin"/>
      </w:r>
      <w:r w:rsidR="00206514">
        <w:instrText xml:space="preserve"> ADDIN EN.CITE &lt;EndNote&gt;&lt;Cite&gt;&lt;Author&gt;Tian&lt;/Author&gt;&lt;Year&gt;2010&lt;/Year&gt;&lt;RecNum&gt;36933&lt;/RecNum&gt;&lt;DisplayText&gt;[25]&lt;/DisplayText&gt;&lt;record&gt;&lt;rec-number&gt;36933&lt;/rec-number&gt;&lt;foreign-keys&gt;&lt;key app="EN" db-id="r5ret2dtz5zsdced22nvf9tg0rrv0trsv2w9" timestamp="1626827910"&gt;36933&lt;/key&gt;&lt;/foreign-keys&gt;&lt;ref-type name="Journal Article"&gt;17&lt;/ref-type&gt;&lt;contributors&gt;&lt;authors&gt;&lt;author&gt;Tian, H. Y.&lt;/author&gt;&lt;author&gt;Buckley, C. E.&lt;/author&gt;&lt;author&gt;Sheppard, D. A.&lt;/author&gt;&lt;author&gt;Paskevicius, M.&lt;/author&gt;&lt;author&gt;Hanna, N.&lt;/author&gt;&lt;/authors&gt;&lt;/contributors&gt;&lt;titles&gt;&lt;title&gt;A synthesis method for cobalt doped carbon aerogels with high surface area and their hydrogen storage properties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13242-13246&lt;/pages&gt;&lt;volume&gt;35&lt;/volume&gt;&lt;number&gt;24&lt;/number&gt;&lt;section&gt;13242&lt;/section&gt;&lt;dates&gt;&lt;year&gt;2010&lt;/year&gt;&lt;/dates&gt;&lt;isbn&gt;03603199&lt;/isbn&gt;&lt;urls&gt;&lt;/urls&gt;&lt;electronic-resource-num&gt;10.1016/j.ijhydene.2010.09.018&lt;/electronic-resource-num&gt;&lt;/record&gt;&lt;/Cite&gt;&lt;/EndNote&gt;</w:instrText>
      </w:r>
      <w:r w:rsidR="00206514">
        <w:fldChar w:fldCharType="separate"/>
      </w:r>
      <w:r w:rsidR="00206514">
        <w:rPr>
          <w:noProof/>
        </w:rPr>
        <w:t>[25]</w:t>
      </w:r>
      <w:r w:rsidR="00206514">
        <w:fldChar w:fldCharType="end"/>
      </w:r>
    </w:p>
    <w:p w14:paraId="3585EC45" w14:textId="2F3F36A9" w:rsidR="00206514" w:rsidRDefault="00206514" w:rsidP="0034230C">
      <w:r>
        <w:t xml:space="preserve">26. </w:t>
      </w:r>
      <w:r w:rsidR="00EA506F">
        <w:fldChar w:fldCharType="begin"/>
      </w:r>
      <w:r w:rsidR="00EA506F">
        <w:instrText xml:space="preserve"> ADDIN EN.CITE &lt;EndNote&gt;&lt;Cite&gt;&lt;Author&gt;Xia&lt;/Author&gt;&lt;Year&gt;2008&lt;/Year&gt;&lt;RecNum&gt;36928&lt;/RecNum&gt;&lt;DisplayText&gt;[26]&lt;/DisplayText&gt;&lt;record&gt;&lt;rec-number&gt;36928&lt;/rec-number&gt;&lt;foreign-keys&gt;&lt;key app="EN" db-id="r5ret2dtz5zsdced22nvf9tg0rrv0trsv2w9" timestamp="1626827893"&gt;36928&lt;/key&gt;&lt;/foreign-keys&gt;&lt;ref-type name="Journal Article"&gt;17&lt;/ref-type&gt;&lt;contributors&gt;&lt;authors&gt;&lt;author&gt;Xia, K.&lt;/author&gt;&lt;author&gt;Gao, Q.&lt;/author&gt;&lt;author&gt;Song, S.&lt;/author&gt;&lt;author&gt;Wu, C.&lt;/author&gt;&lt;author&gt;Jiang, J.&lt;/author&gt;&lt;author&gt;Hu, J.&lt;/author&gt;&lt;author&gt;Gao, L.&lt;/author&gt;&lt;/authors&gt;&lt;/contributors&gt;&lt;titles&gt;&lt;title&gt;CO2 activation of ordered porous carbon CMK-1 for hydrogen storage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116-123&lt;/pages&gt;&lt;volume&gt;33&lt;/volume&gt;&lt;number&gt;1&lt;/number&gt;&lt;section&gt;116&lt;/section&gt;&lt;dates&gt;&lt;year&gt;2008&lt;/year&gt;&lt;/dates&gt;&lt;isbn&gt;03603199&lt;/isbn&gt;&lt;urls&gt;&lt;/urls&gt;&lt;electronic-resource-num&gt;10.1016/j.ijhydene.2007.08.019&lt;/electronic-resource-num&gt;&lt;/record&gt;&lt;/Cite&gt;&lt;/EndNote&gt;</w:instrText>
      </w:r>
      <w:r w:rsidR="00EA506F">
        <w:fldChar w:fldCharType="separate"/>
      </w:r>
      <w:r w:rsidR="00EA506F">
        <w:rPr>
          <w:noProof/>
        </w:rPr>
        <w:t>[26]</w:t>
      </w:r>
      <w:r w:rsidR="00EA506F">
        <w:fldChar w:fldCharType="end"/>
      </w:r>
    </w:p>
    <w:p w14:paraId="2720B881" w14:textId="5E9D40AB" w:rsidR="00EA506F" w:rsidRDefault="00EA506F" w:rsidP="0034230C">
      <w:r>
        <w:t xml:space="preserve">27. </w:t>
      </w:r>
      <w:r w:rsidR="00B77247">
        <w:fldChar w:fldCharType="begin"/>
      </w:r>
      <w:r w:rsidR="00B77247">
        <w:instrText xml:space="preserve"> ADDIN EN.CITE &lt;EndNote&gt;&lt;Cite&gt;&lt;Author&gt;Xu&lt;/Author&gt;&lt;Year&gt;2007&lt;/Year&gt;&lt;RecNum&gt;36927&lt;/RecNum&gt;&lt;DisplayText&gt;[27]&lt;/DisplayText&gt;&lt;record&gt;&lt;rec-number&gt;36927&lt;/rec-number&gt;&lt;foreign-keys&gt;&lt;key app="EN" db-id="r5ret2dtz5zsdced22nvf9tg0rrv0trsv2w9" timestamp="1626827890"&gt;36927&lt;/key&gt;&lt;/foreign-keys&gt;&lt;ref-type name="Journal Article"&gt;17&lt;/ref-type&gt;&lt;contributors&gt;&lt;authors&gt;&lt;author&gt;Xu, W.&lt;/author&gt;&lt;author&gt;Takahashi, K.&lt;/author&gt;&lt;author&gt;Matsuo, Y.&lt;/author&gt;&lt;author&gt;Hattori, Y.&lt;/author&gt;&lt;author&gt;Kumagai, M.&lt;/author&gt;&lt;author&gt;Ishiyama, S.&lt;/author&gt;&lt;author&gt;Kaneko, K.&lt;/author&gt;&lt;author&gt;Iijima, S.&lt;/author&gt;&lt;/authors&gt;&lt;/contributors&gt;&lt;titles&gt;&lt;title&gt;Investigation of hydrogen storage capacity of various carbon materials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2504-2512&lt;/pages&gt;&lt;volume&gt;32&lt;/volume&gt;&lt;number&gt;13&lt;/number&gt;&lt;section&gt;2504&lt;/section&gt;&lt;dates&gt;&lt;year&gt;2007&lt;/year&gt;&lt;/dates&gt;&lt;isbn&gt;03603199&lt;/isbn&gt;&lt;urls&gt;&lt;/urls&gt;&lt;electronic-resource-num&gt;10.1016/j.ijhydene.2006.11.012&lt;/electronic-resource-num&gt;&lt;/record&gt;&lt;/Cite&gt;&lt;/EndNote&gt;</w:instrText>
      </w:r>
      <w:r w:rsidR="00B77247">
        <w:fldChar w:fldCharType="separate"/>
      </w:r>
      <w:r w:rsidR="00B77247">
        <w:rPr>
          <w:noProof/>
        </w:rPr>
        <w:t>[27]</w:t>
      </w:r>
      <w:r w:rsidR="00B77247">
        <w:fldChar w:fldCharType="end"/>
      </w:r>
    </w:p>
    <w:p w14:paraId="51C6BFCE" w14:textId="2D7C9EC4" w:rsidR="00B77247" w:rsidRDefault="00B77247" w:rsidP="0034230C">
      <w:r>
        <w:t xml:space="preserve">28. </w:t>
      </w:r>
      <w:r w:rsidR="00215EF9">
        <w:fldChar w:fldCharType="begin"/>
      </w:r>
      <w:r w:rsidR="00215EF9">
        <w:instrText xml:space="preserve"> ADDIN EN.CITE &lt;EndNote&gt;&lt;Cite&gt;&lt;Author&gt;Zhang&lt;/Author&gt;&lt;Year&gt;2013&lt;/Year&gt;&lt;RecNum&gt;36943&lt;/RecNum&gt;&lt;DisplayText&gt;[28]&lt;/DisplayText&gt;&lt;record&gt;&lt;rec-number&gt;36943&lt;/rec-number&gt;&lt;foreign-keys&gt;&lt;key app="EN" db-id="r5ret2dtz5zsdced22nvf9tg0rrv0trsv2w9" timestamp="1626827941"&gt;36943&lt;/key&gt;&lt;/foreign-keys&gt;&lt;ref-type name="Journal Article"&gt;17&lt;/ref-type&gt;&lt;contributors&gt;&lt;authors&gt;&lt;author&gt;Zhang, Cunman&lt;/author&gt;&lt;author&gt;Geng, Zhen&lt;/author&gt;&lt;author&gt;Cai, Mei&lt;/author&gt;&lt;author&gt;Zhang, Jing&lt;/author&gt;&lt;author&gt;Liu, Xupeng&lt;/author&gt;&lt;author&gt;Xin, Haifeng&lt;/author&gt;&lt;author&gt;Ma, Jianxin&lt;/author&gt;&lt;/authors&gt;&lt;/contributors&gt;&lt;titles&gt;&lt;title&gt;Microstructure regulation of super activated carbon from biomass source corncob with enhanced hydrogen uptake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9243-9250&lt;/pages&gt;&lt;volume&gt;38&lt;/volume&gt;&lt;number&gt;22&lt;/number&gt;&lt;section&gt;9243&lt;/section&gt;&lt;dates&gt;&lt;year&gt;2013&lt;/year&gt;&lt;/dates&gt;&lt;isbn&gt;03603199&lt;/isbn&gt;&lt;urls&gt;&lt;/urls&gt;&lt;electronic-resource-num&gt;10.1016/j.ijhydene.2013.04.163&lt;/electronic-resource-num&gt;&lt;/record&gt;&lt;/Cite&gt;&lt;/EndNote&gt;</w:instrText>
      </w:r>
      <w:r w:rsidR="00215EF9">
        <w:fldChar w:fldCharType="separate"/>
      </w:r>
      <w:r w:rsidR="00215EF9">
        <w:rPr>
          <w:noProof/>
        </w:rPr>
        <w:t>[28]</w:t>
      </w:r>
      <w:r w:rsidR="00215EF9">
        <w:fldChar w:fldCharType="end"/>
      </w:r>
    </w:p>
    <w:p w14:paraId="20E397A0" w14:textId="04C76722" w:rsidR="004F3B60" w:rsidRDefault="004F3B60" w:rsidP="0034230C">
      <w:r>
        <w:lastRenderedPageBreak/>
        <w:t xml:space="preserve">29. </w:t>
      </w:r>
      <w:r>
        <w:fldChar w:fldCharType="begin"/>
      </w:r>
      <w:r>
        <w:instrText xml:space="preserve"> ADDIN EN.CITE &lt;EndNote&gt;&lt;Cite&gt;&lt;Author&gt;Zhao&lt;/Author&gt;&lt;Year&gt;2011&lt;/Year&gt;&lt;RecNum&gt;36936&lt;/RecNum&gt;&lt;DisplayText&gt;[29]&lt;/DisplayText&gt;&lt;record&gt;&lt;rec-number&gt;36936&lt;/rec-number&gt;&lt;foreign-keys&gt;&lt;key app="EN" db-id="r5ret2dtz5zsdced22nvf9tg0rrv0trsv2w9" timestamp="1626827918"&gt;36936&lt;/key&gt;&lt;/foreign-keys&gt;&lt;ref-type name="Journal Article"&gt;17&lt;/ref-type&gt;&lt;contributors&gt;&lt;authors&gt;&lt;author&gt;Zhao, W.&lt;/author&gt;&lt;author&gt;Fierro, V.&lt;/author&gt;&lt;author&gt;Zlotea, C.&lt;/author&gt;&lt;author&gt;Aylon, E.&lt;/author&gt;&lt;author&gt;Izquierdo, M. T.&lt;/author&gt;&lt;author&gt;Latroche, M.&lt;/author&gt;&lt;author&gt;Celzard, A.&lt;/author&gt;&lt;/authors&gt;&lt;/contributors&gt;&lt;titles&gt;&lt;title&gt;Optimization of activated carbons for hydrogen storage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11746-11751&lt;/pages&gt;&lt;volume&gt;36&lt;/volume&gt;&lt;number&gt;18&lt;/number&gt;&lt;section&gt;11746&lt;/section&gt;&lt;dates&gt;&lt;year&gt;2011&lt;/year&gt;&lt;/dates&gt;&lt;isbn&gt;03603199&lt;/isbn&gt;&lt;urls&gt;&lt;/urls&gt;&lt;electronic-resource-num&gt;10.1016/j.ijhydene.2011.05.181&lt;/electronic-resource-num&gt;&lt;/record&gt;&lt;/Cite&gt;&lt;/EndNote&gt;</w:instrText>
      </w:r>
      <w:r>
        <w:fldChar w:fldCharType="separate"/>
      </w:r>
      <w:r>
        <w:rPr>
          <w:noProof/>
        </w:rPr>
        <w:t>[29]</w:t>
      </w:r>
      <w:r>
        <w:fldChar w:fldCharType="end"/>
      </w:r>
    </w:p>
    <w:p w14:paraId="70CC406A" w14:textId="06051A73" w:rsidR="004F3B60" w:rsidRDefault="004F3B60" w:rsidP="0034230C">
      <w:r>
        <w:t xml:space="preserve">30. </w:t>
      </w:r>
      <w:r>
        <w:fldChar w:fldCharType="begin"/>
      </w:r>
      <w:r>
        <w:instrText xml:space="preserve"> ADDIN EN.CITE &lt;EndNote&gt;&lt;Cite&gt;&lt;Year&gt;2002&lt;/Year&gt;&lt;RecNum&gt;36988&lt;/RecNum&gt;&lt;DisplayText&gt;[30]&lt;/DisplayText&gt;&lt;record&gt;&lt;rec-number&gt;36988&lt;/rec-number&gt;&lt;foreign-keys&gt;&lt;key app="EN" db-id="r5ret2dtz5zsdced22nvf9tg0rrv0trsv2w9" timestamp="1626828122"&gt;36988&lt;/key&gt;&lt;/foreign-keys&gt;&lt;ref-type name="Journal Article"&gt;17&lt;/ref-type&gt;&lt;contributors&gt;&lt;/contributors&gt;&lt;titles&gt;&lt;title&gt;Hydrogen Storage in Activated Carbons and Activated Carbon Fibers&lt;/title&gt;&lt;secondary-title&gt;J. Phys. Chem. B&lt;/secondary-title&gt;&lt;/titles&gt;&lt;periodical&gt;&lt;full-title&gt;Journal of Physical Chemistry B&lt;/full-title&gt;&lt;abbr-1&gt;J. Phys. Chem. B&lt;/abbr-1&gt;&lt;abbr-2&gt;J Phys Chem B&lt;/abbr-2&gt;&lt;/periodical&gt;&lt;dates&gt;&lt;year&gt;2002&lt;/year&gt;&lt;/dates&gt;&lt;urls&gt;&lt;/urls&gt;&lt;/record&gt;&lt;/Cite&gt;&lt;/EndNote&gt;</w:instrText>
      </w:r>
      <w:r>
        <w:fldChar w:fldCharType="separate"/>
      </w:r>
      <w:r>
        <w:rPr>
          <w:noProof/>
        </w:rPr>
        <w:t>[30]</w:t>
      </w:r>
      <w:r>
        <w:fldChar w:fldCharType="end"/>
      </w:r>
    </w:p>
    <w:p w14:paraId="0CD45D42" w14:textId="0DED9DF3" w:rsidR="00020074" w:rsidRDefault="00020074" w:rsidP="0034230C">
      <w:r>
        <w:t xml:space="preserve">31. </w:t>
      </w:r>
      <w:r w:rsidR="000F3FDD">
        <w:fldChar w:fldCharType="begin"/>
      </w:r>
      <w:r w:rsidR="000F3FDD">
        <w:instrText xml:space="preserve"> ADDIN EN.CITE &lt;EndNote&gt;&lt;Cite&gt;&lt;Year&gt;2008&lt;/Year&gt;&lt;RecNum&gt;36989&lt;/RecNum&gt;&lt;DisplayText&gt;[31]&lt;/DisplayText&gt;&lt;record&gt;&lt;rec-number&gt;36989&lt;/rec-number&gt;&lt;foreign-keys&gt;&lt;key app="EN" db-id="r5ret2dtz5zsdced22nvf9tg0rrv0trsv2w9" timestamp="1626828123"&gt;36989&lt;/key&gt;&lt;/foreign-keys&gt;&lt;ref-type name="Journal Article"&gt;17&lt;/ref-type&gt;&lt;contributors&gt;&lt;/contributors&gt;&lt;titles&gt;&lt;title&gt;Preparation of Nanoporous Carbon Particles and Their Cryogenic Hydrogen Storage Capacities&lt;/title&gt;&lt;secondary-title&gt;J. Phys. Chem. C&lt;/secondary-title&gt;&lt;/titles&gt;&lt;periodical&gt;&lt;full-title&gt;Journal of Physical Chemistry C&lt;/full-title&gt;&lt;abbr-1&gt;J. Phys. Chem. C&lt;/abbr-1&gt;&lt;/periodical&gt;&lt;dates&gt;&lt;year&gt;2008&lt;/year&gt;&lt;/dates&gt;&lt;urls&gt;&lt;/urls&gt;&lt;/record&gt;&lt;/Cite&gt;&lt;/EndNote&gt;</w:instrText>
      </w:r>
      <w:r w:rsidR="000F3FDD">
        <w:fldChar w:fldCharType="separate"/>
      </w:r>
      <w:r w:rsidR="000F3FDD">
        <w:rPr>
          <w:noProof/>
        </w:rPr>
        <w:t>[31]</w:t>
      </w:r>
      <w:r w:rsidR="000F3FDD">
        <w:fldChar w:fldCharType="end"/>
      </w:r>
    </w:p>
    <w:p w14:paraId="6FD1215B" w14:textId="2C9C685C" w:rsidR="000F3FDD" w:rsidRDefault="000F3FDD" w:rsidP="0034230C">
      <w:r>
        <w:t xml:space="preserve">32. </w:t>
      </w:r>
      <w:r w:rsidR="00A527E4">
        <w:fldChar w:fldCharType="begin"/>
      </w:r>
      <w:r w:rsidR="00A527E4">
        <w:instrText xml:space="preserve"> ADDIN EN.CITE &lt;EndNote&gt;&lt;Cite&gt;&lt;Year&gt;2010&lt;/Year&gt;&lt;RecNum&gt;36990&lt;/RecNum&gt;&lt;DisplayText&gt;[32]&lt;/DisplayText&gt;&lt;record&gt;&lt;rec-number&gt;36990&lt;/rec-number&gt;&lt;foreign-keys&gt;&lt;key app="EN" db-id="r5ret2dtz5zsdced22nvf9tg0rrv0trsv2w9" timestamp="1626828125"&gt;36990&lt;/key&gt;&lt;/foreign-keys&gt;&lt;ref-type name="Journal Article"&gt;17&lt;/ref-type&gt;&lt;contributors&gt;&lt;/contributors&gt;&lt;titles&gt;&lt;title&gt;Enhancement of Hydrogen Storage Capacity of Zeolite-Templated Carbons by Chemical Activation&lt;/title&gt;&lt;secondary-title&gt;J. Phys. Chem. C&lt;/secondary-title&gt;&lt;/titles&gt;&lt;periodical&gt;&lt;full-title&gt;Journal of Physical Chemistry C&lt;/full-title&gt;&lt;abbr-1&gt;J. Phys. Chem. C&lt;/abbr-1&gt;&lt;/periodical&gt;&lt;dates&gt;&lt;year&gt;2010&lt;/year&gt;&lt;/dates&gt;&lt;urls&gt;&lt;/urls&gt;&lt;/record&gt;&lt;/Cite&gt;&lt;/EndNote&gt;</w:instrText>
      </w:r>
      <w:r w:rsidR="00A527E4">
        <w:fldChar w:fldCharType="separate"/>
      </w:r>
      <w:r w:rsidR="00A527E4">
        <w:rPr>
          <w:noProof/>
        </w:rPr>
        <w:t>[32]</w:t>
      </w:r>
      <w:r w:rsidR="00A527E4">
        <w:fldChar w:fldCharType="end"/>
      </w:r>
    </w:p>
    <w:p w14:paraId="075C6798" w14:textId="0A4A55BD" w:rsidR="00A527E4" w:rsidRDefault="00A527E4" w:rsidP="0034230C">
      <w:r>
        <w:t xml:space="preserve">33. </w:t>
      </w:r>
      <w:r>
        <w:fldChar w:fldCharType="begin"/>
      </w:r>
      <w:r>
        <w:instrText xml:space="preserve"> ADDIN EN.CITE &lt;EndNote&gt;&lt;Cite&gt;&lt;Author&gt;Minoda&lt;/Author&gt;&lt;Year&gt;2013&lt;/Year&gt;&lt;RecNum&gt;36951&lt;/RecNum&gt;&lt;DisplayText&gt;[33]&lt;/DisplayText&gt;&lt;record&gt;&lt;rec-number&gt;36951&lt;/rec-number&gt;&lt;foreign-keys&gt;&lt;key app="EN" db-id="r5ret2dtz5zsdced22nvf9tg0rrv0trsv2w9" timestamp="1626827968"&gt;36951&lt;/key&gt;&lt;/foreign-keys&gt;&lt;ref-type name="Journal Article"&gt;17&lt;/ref-type&gt;&lt;contributors&gt;&lt;authors&gt;&lt;author&gt;Minoda, Ai&lt;/author&gt;&lt;author&gt;Oshima, Shinji&lt;/author&gt;&lt;author&gt;Iki, Hideshi&lt;/author&gt;&lt;author&gt;Akiba, Etsuo&lt;/author&gt;&lt;/authors&gt;&lt;/contributors&gt;&lt;titles&gt;&lt;title&gt;Synthesis of KOH-activated porous carbon materials and study of hydrogen adsorption&lt;/title&gt;&lt;secondary-title&gt;Journal of Alloys and Compounds&lt;/secondary-title&gt;&lt;/titles&gt;&lt;periodical&gt;&lt;full-title&gt;Journal of Alloys and Compounds&lt;/full-title&gt;&lt;abbr-1&gt;J. Alloys Compd.&lt;/abbr-1&gt;&lt;abbr-2&gt;J Alloys Compd&lt;/abbr-2&gt;&lt;/periodical&gt;&lt;pages&gt;S301-S304&lt;/pages&gt;&lt;volume&gt;580&lt;/volume&gt;&lt;section&gt;S301&lt;/section&gt;&lt;dates&gt;&lt;year&gt;2013&lt;/year&gt;&lt;/dates&gt;&lt;isbn&gt;09258388&lt;/isbn&gt;&lt;urls&gt;&lt;/urls&gt;&lt;electronic-resource-num&gt;10.1016/j.jallcom.2013.02.085&lt;/electronic-resource-num&gt;&lt;/record&gt;&lt;/Cite&gt;&lt;/EndNote&gt;</w:instrText>
      </w:r>
      <w:r>
        <w:fldChar w:fldCharType="separate"/>
      </w:r>
      <w:r>
        <w:rPr>
          <w:noProof/>
        </w:rPr>
        <w:t>[33]</w:t>
      </w:r>
      <w:r>
        <w:fldChar w:fldCharType="end"/>
      </w:r>
    </w:p>
    <w:p w14:paraId="60C7E077" w14:textId="55EF35E5" w:rsidR="00A527E4" w:rsidRDefault="00A527E4" w:rsidP="0034230C">
      <w:r>
        <w:t xml:space="preserve">34. </w:t>
      </w:r>
      <w:r w:rsidR="00CD521E">
        <w:fldChar w:fldCharType="begin"/>
      </w:r>
      <w:r w:rsidR="00CD521E">
        <w:instrText xml:space="preserve"> ADDIN EN.CITE &lt;EndNote&gt;&lt;Cite&gt;&lt;Author&gt;Geng&lt;/Author&gt;&lt;Year&gt;2015&lt;/Year&gt;&lt;RecNum&gt;36961&lt;/RecNum&gt;&lt;DisplayText&gt;[34]&lt;/DisplayText&gt;&lt;record&gt;&lt;rec-number&gt;36961&lt;/rec-number&gt;&lt;foreign-keys&gt;&lt;key app="EN" db-id="r5ret2dtz5zsdced22nvf9tg0rrv0trsv2w9" timestamp="1626828001"&gt;36961&lt;/key&gt;&lt;/foreign-keys&gt;&lt;ref-type name="Journal Article"&gt;17&lt;/ref-type&gt;&lt;contributors&gt;&lt;authors&gt;&lt;author&gt;Geng, Zhen&lt;/author&gt;&lt;author&gt;Zhang, Cunman&lt;/author&gt;&lt;author&gt;Wang, Dabin&lt;/author&gt;&lt;author&gt;Zhou, Xiangyang&lt;/author&gt;&lt;author&gt;Cai, Mei&lt;/author&gt;&lt;/authors&gt;&lt;/contributors&gt;&lt;titles&gt;&lt;title&gt;Pore size effects of nanoporous carbons with ultra-high surface area on high-pressure hydrogen storage&lt;/title&gt;&lt;secondary-title&gt;Journal of Energy Chemistry&lt;/secondary-title&gt;&lt;/titles&gt;&lt;periodical&gt;&lt;full-title&gt;Journal of Energy Chemistry&lt;/full-title&gt;&lt;/periodical&gt;&lt;pages&gt;1-8&lt;/pages&gt;&lt;volume&gt;24&lt;/volume&gt;&lt;number&gt;1&lt;/number&gt;&lt;section&gt;1&lt;/section&gt;&lt;dates&gt;&lt;year&gt;2015&lt;/year&gt;&lt;/dates&gt;&lt;isbn&gt;20954956&lt;/isbn&gt;&lt;urls&gt;&lt;/urls&gt;&lt;electronic-resource-num&gt;10.1016/s2095-4956(15)60277-7&lt;/electronic-resource-num&gt;&lt;/record&gt;&lt;/Cite&gt;&lt;/EndNote&gt;</w:instrText>
      </w:r>
      <w:r w:rsidR="00CD521E">
        <w:fldChar w:fldCharType="separate"/>
      </w:r>
      <w:r w:rsidR="00CD521E">
        <w:rPr>
          <w:noProof/>
        </w:rPr>
        <w:t>[34]</w:t>
      </w:r>
      <w:r w:rsidR="00CD521E">
        <w:fldChar w:fldCharType="end"/>
      </w:r>
    </w:p>
    <w:p w14:paraId="54F38787" w14:textId="2C414B88" w:rsidR="00CD521E" w:rsidRDefault="00CD521E" w:rsidP="0034230C">
      <w:r>
        <w:t xml:space="preserve">35. </w:t>
      </w:r>
      <w:r w:rsidR="00945825">
        <w:fldChar w:fldCharType="begin"/>
      </w:r>
      <w:r w:rsidR="00945825">
        <w:instrText xml:space="preserve"> ADDIN EN.CITE &lt;EndNote&gt;&lt;Cite&gt;&lt;Author&gt;Masika&lt;/Author&gt;&lt;Year&gt;2012&lt;/Year&gt;&lt;RecNum&gt;36991&lt;/RecNum&gt;&lt;DisplayText&gt;[35]&lt;/DisplayText&gt;&lt;record&gt;&lt;rec-number&gt;36991&lt;/rec-number&gt;&lt;foreign-keys&gt;&lt;key app="EN" db-id="r5ret2dtz5zsdced22nvf9tg0rrv0trsv2w9" timestamp="1626828128"&gt;36991&lt;/key&gt;&lt;/foreign-keys&gt;&lt;ref-type name="Journal Article"&gt;17&lt;/ref-type&gt;&lt;contributors&gt;&lt;authors&gt;&lt;author&gt;Masika, Eric&lt;/author&gt;&lt;author&gt;Mokaya, Robert&lt;/author&gt;&lt;/authors&gt;&lt;/contributors&gt;&lt;titles&gt;&lt;title&gt;Hydrogen Storage in High Surface Area Carbons with Identical Surface Areas but Different Pore Sizes: Direct Demonstration of the Effects of Pore Size&lt;/title&gt;&lt;secondary-title&gt;The Journal of Physical Chemistry C&lt;/secondary-title&gt;&lt;/titles&gt;&lt;periodical&gt;&lt;full-title&gt;The Journal of Physical Chemistry C&lt;/full-title&gt;&lt;/periodical&gt;&lt;pages&gt;25734-25740&lt;/pages&gt;&lt;volume&gt;116&lt;/volume&gt;&lt;number&gt;49&lt;/number&gt;&lt;section&gt;25734&lt;/section&gt;&lt;dates&gt;&lt;year&gt;2012&lt;/year&gt;&lt;/dates&gt;&lt;isbn&gt;1932-7447&amp;#xD;1932-7455&lt;/isbn&gt;&lt;urls&gt;&lt;/urls&gt;&lt;electronic-resource-num&gt;10.1021/jp3100365&lt;/electronic-resource-num&gt;&lt;/record&gt;&lt;/Cite&gt;&lt;/EndNote&gt;</w:instrText>
      </w:r>
      <w:r w:rsidR="00945825">
        <w:fldChar w:fldCharType="separate"/>
      </w:r>
      <w:r w:rsidR="00945825">
        <w:rPr>
          <w:noProof/>
        </w:rPr>
        <w:t>[35]</w:t>
      </w:r>
      <w:r w:rsidR="00945825">
        <w:fldChar w:fldCharType="end"/>
      </w:r>
    </w:p>
    <w:p w14:paraId="5FFB6BEF" w14:textId="70471263" w:rsidR="00945825" w:rsidRDefault="00945825" w:rsidP="0034230C">
      <w:r>
        <w:t xml:space="preserve">36. </w:t>
      </w:r>
      <w:r w:rsidR="00025345">
        <w:fldChar w:fldCharType="begin"/>
      </w:r>
      <w:r w:rsidR="00025345">
        <w:instrText xml:space="preserve"> ADDIN EN.CITE &lt;EndNote&gt;&lt;Cite&gt;&lt;Author&gt;Gao&lt;/Author&gt;&lt;Year&gt;2010&lt;/Year&gt;&lt;RecNum&gt;36922&lt;/RecNum&gt;&lt;DisplayText&gt;[36]&lt;/DisplayText&gt;&lt;record&gt;&lt;rec-number&gt;36922&lt;/rec-number&gt;&lt;foreign-keys&gt;&lt;key app="EN" db-id="r5ret2dtz5zsdced22nvf9tg0rrv0trsv2w9" timestamp="1626827874"&gt;36922&lt;/key&gt;&lt;/foreign-keys&gt;&lt;ref-type name="Journal Article"&gt;17&lt;/ref-type&gt;&lt;contributors&gt;&lt;authors&gt;&lt;author&gt;Gao, Fen&lt;/author&gt;&lt;author&gt;Zhao, Dong-Lin&lt;/author&gt;&lt;author&gt;Li, Yan&lt;/author&gt;&lt;author&gt;Li, Xing-Guo&lt;/author&gt;&lt;/authors&gt;&lt;/contributors&gt;&lt;titles&gt;&lt;title&gt;Preparation and hydrogen storage of activated rayon-based carbon fibers with high specific surface area&lt;/title&gt;&lt;secondary-title&gt;Journal of Physics and Chemistry of Solids&lt;/secondary-title&gt;&lt;/titles&gt;&lt;periodical&gt;&lt;full-title&gt;Journal of Physics and Chemistry of Solids&lt;/full-title&gt;&lt;abbr-1&gt;J. Phys. Chem. Solids&lt;/abbr-1&gt;&lt;abbr-2&gt;J Phys Chem Solids&lt;/abbr-2&gt;&lt;/periodical&gt;&lt;pages&gt;444-447&lt;/pages&gt;&lt;volume&gt;71&lt;/volume&gt;&lt;number&gt;4&lt;/number&gt;&lt;section&gt;444&lt;/section&gt;&lt;dates&gt;&lt;year&gt;2010&lt;/year&gt;&lt;/dates&gt;&lt;isbn&gt;00223697&lt;/isbn&gt;&lt;urls&gt;&lt;/urls&gt;&lt;electronic-resource-num&gt;10.1016/j.jpcs.2009.11.017&lt;/electronic-resource-num&gt;&lt;/record&gt;&lt;/Cite&gt;&lt;/EndNote&gt;</w:instrText>
      </w:r>
      <w:r w:rsidR="00025345">
        <w:fldChar w:fldCharType="separate"/>
      </w:r>
      <w:r w:rsidR="00025345">
        <w:rPr>
          <w:noProof/>
        </w:rPr>
        <w:t>[36]</w:t>
      </w:r>
      <w:r w:rsidR="00025345">
        <w:fldChar w:fldCharType="end"/>
      </w:r>
    </w:p>
    <w:p w14:paraId="71995B4B" w14:textId="6D2191CC" w:rsidR="00813820" w:rsidRDefault="00813820" w:rsidP="0034230C">
      <w:r>
        <w:t xml:space="preserve">37. </w:t>
      </w:r>
      <w:r>
        <w:fldChar w:fldCharType="begin"/>
      </w:r>
      <w:r>
        <w:instrText xml:space="preserve"> ADDIN EN.CITE &lt;EndNote&gt;&lt;Cite&gt;&lt;Author&gt;Bader&lt;/Author&gt;&lt;Year&gt;2017&lt;/Year&gt;&lt;RecNum&gt;36964&lt;/RecNum&gt;&lt;DisplayText&gt;[37]&lt;/DisplayText&gt;&lt;record&gt;&lt;rec-number&gt;36964&lt;/rec-number&gt;&lt;foreign-keys&gt;&lt;key app="EN" db-id="r5ret2dtz5zsdced22nvf9tg0rrv0trsv2w9" timestamp="1626828010"&gt;36964&lt;/key&gt;&lt;/foreign-keys&gt;&lt;ref-type name="Journal Article"&gt;17&lt;/ref-type&gt;&lt;contributors&gt;&lt;authors&gt;&lt;author&gt;Bader, Najoua&lt;/author&gt;&lt;author&gt;Zacharia, Renju&lt;/author&gt;&lt;author&gt;Abdelmottaleb, Ouederni&lt;/author&gt;&lt;author&gt;Cossement, Daniel&lt;/author&gt;&lt;/authors&gt;&lt;/contributors&gt;&lt;titles&gt;&lt;title&gt;How the activation process modifies the hydrogen storage behavior of biomass-derived activated carbons&lt;/title&gt;&lt;secondary-title&gt;Journal of Porous Materials&lt;/secondary-title&gt;&lt;/titles&gt;&lt;periodical&gt;&lt;full-title&gt;Journal of Porous Materials&lt;/full-title&gt;&lt;abbr-1&gt;J. Porous Mater.&lt;/abbr-1&gt;&lt;abbr-2&gt;J Porous Mater&lt;/abbr-2&gt;&lt;/periodical&gt;&lt;pages&gt;221-234&lt;/pages&gt;&lt;volume&gt;25&lt;/volume&gt;&lt;number&gt;1&lt;/number&gt;&lt;section&gt;221&lt;/section&gt;&lt;dates&gt;&lt;year&gt;2017&lt;/year&gt;&lt;/dates&gt;&lt;isbn&gt;1380-2224&amp;#xD;1573-4854&lt;/isbn&gt;&lt;urls&gt;&lt;/urls&gt;&lt;electronic-resource-num&gt;10.1007/s10934-017-0436-8&lt;/electronic-resource-num&gt;&lt;/record&gt;&lt;/Cite&gt;&lt;/EndNote&gt;</w:instrText>
      </w:r>
      <w:r>
        <w:fldChar w:fldCharType="separate"/>
      </w:r>
      <w:r>
        <w:rPr>
          <w:noProof/>
        </w:rPr>
        <w:t>[37]</w:t>
      </w:r>
      <w:r>
        <w:fldChar w:fldCharType="end"/>
      </w:r>
    </w:p>
    <w:p w14:paraId="3BE32769" w14:textId="5AA10F94" w:rsidR="00813820" w:rsidRDefault="00813820" w:rsidP="0034230C">
      <w:r>
        <w:t xml:space="preserve">38. </w:t>
      </w:r>
      <w:r w:rsidR="00184137">
        <w:fldChar w:fldCharType="begin"/>
      </w:r>
      <w:r w:rsidR="00184137">
        <w:instrText xml:space="preserve"> ADDIN EN.CITE &lt;EndNote&gt;&lt;Cite&gt;&lt;Year&gt;2007&lt;/Year&gt;&lt;RecNum&gt;36985&lt;/RecNum&gt;&lt;DisplayText&gt;[38]&lt;/DisplayText&gt;&lt;record&gt;&lt;rec-number&gt;36985&lt;/rec-number&gt;&lt;foreign-keys&gt;&lt;key app="EN" db-id="r5ret2dtz5zsdced22nvf9tg0rrv0trsv2w9" timestamp="1626828118"&gt;36985&lt;/key&gt;&lt;/foreign-keys&gt;&lt;ref-type name="Journal Article"&gt;17&lt;/ref-type&gt;&lt;contributors&gt;&lt;/contributors&gt;&lt;titles&gt;&lt;title&gt;Enhanced Hydrogen Storage Capacity of High Surface Area Zeolite-like Carbon Materials&lt;/title&gt;&lt;secondary-title&gt;Journal of the American Chemical Society&lt;/secondary-title&gt;&lt;/titles&gt;&lt;dates&gt;&lt;year&gt;2007&lt;/year&gt;&lt;/dates&gt;&lt;urls&gt;&lt;/urls&gt;&lt;/record&gt;&lt;/Cite&gt;&lt;/EndNote&gt;</w:instrText>
      </w:r>
      <w:r w:rsidR="00184137">
        <w:fldChar w:fldCharType="separate"/>
      </w:r>
      <w:r w:rsidR="00184137">
        <w:rPr>
          <w:noProof/>
        </w:rPr>
        <w:t>[38]</w:t>
      </w:r>
      <w:r w:rsidR="00184137">
        <w:fldChar w:fldCharType="end"/>
      </w:r>
    </w:p>
    <w:p w14:paraId="6FDF8AF0" w14:textId="7C483ADD" w:rsidR="00184137" w:rsidRDefault="00184137" w:rsidP="0034230C">
      <w:r>
        <w:t xml:space="preserve">39. </w:t>
      </w:r>
      <w:r w:rsidR="00B07F14">
        <w:fldChar w:fldCharType="begin"/>
      </w:r>
      <w:r w:rsidR="00B07F14">
        <w:instrText xml:space="preserve"> ADDIN EN.CITE &lt;EndNote&gt;&lt;Cite&gt;&lt;Year&gt;2009&lt;/Year&gt;&lt;RecNum&gt;36987&lt;/RecNum&gt;&lt;DisplayText&gt;[39]&lt;/DisplayText&gt;&lt;record&gt;&lt;rec-number&gt;36987&lt;/rec-number&gt;&lt;foreign-keys&gt;&lt;key app="EN" db-id="r5ret2dtz5zsdced22nvf9tg0rrv0trsv2w9" timestamp="1626828120"&gt;36987&lt;/key&gt;&lt;/foreign-keys&gt;&lt;ref-type name="Journal Article"&gt;17&lt;/ref-type&gt;&lt;contributors&gt;&lt;/contributors&gt;&lt;titles&gt;&lt;title&gt;High Hydrogen Storage Capacity of Porous Carbons Prepared by Using Activated Carbon&lt;/title&gt;&lt;secondary-title&gt;Journal of the American Chemical Society&lt;/secondary-title&gt;&lt;/titles&gt;&lt;dates&gt;&lt;year&gt;2009&lt;/year&gt;&lt;/dates&gt;&lt;urls&gt;&lt;/urls&gt;&lt;/record&gt;&lt;/Cite&gt;&lt;/EndNote&gt;</w:instrText>
      </w:r>
      <w:r w:rsidR="00B07F14">
        <w:fldChar w:fldCharType="separate"/>
      </w:r>
      <w:r w:rsidR="00B07F14">
        <w:rPr>
          <w:noProof/>
        </w:rPr>
        <w:t>[39]</w:t>
      </w:r>
      <w:r w:rsidR="00B07F14">
        <w:fldChar w:fldCharType="end"/>
      </w:r>
    </w:p>
    <w:p w14:paraId="7A071FDA" w14:textId="26431FDE" w:rsidR="00B07F14" w:rsidRDefault="00B07F14" w:rsidP="0034230C">
      <w:r>
        <w:t xml:space="preserve">40. </w:t>
      </w:r>
      <w:r w:rsidR="00DD10D7">
        <w:fldChar w:fldCharType="begin"/>
      </w:r>
      <w:r w:rsidR="00DD10D7">
        <w:instrText xml:space="preserve"> ADDIN EN.CITE &lt;EndNote&gt;&lt;Cite&gt;&lt;Author&gt;Üner&lt;/Author&gt;&lt;Year&gt;2019&lt;/Year&gt;&lt;RecNum&gt;36924&lt;/RecNum&gt;&lt;DisplayText&gt;[40]&lt;/DisplayText&gt;&lt;record&gt;&lt;rec-number&gt;36924&lt;/rec-number&gt;&lt;foreign-keys&gt;&lt;key app="EN" db-id="r5ret2dtz5zsdced22nvf9tg0rrv0trsv2w9" timestamp="1626827881"&gt;36924&lt;/key&gt;&lt;/foreign-keys&gt;&lt;ref-type name="Journal Article"&gt;17&lt;/ref-type&gt;&lt;contributors&gt;&lt;authors&gt;&lt;author&gt;Üner, Osman&lt;/author&gt;&lt;/authors&gt;&lt;/contributors&gt;&lt;titles&gt;&lt;title&gt;Hydrogen storage capacity and methylene blue adsorption performance of activated carbon produced from Arundo donax&lt;/title&gt;&lt;secondary-title&gt;Materials Chemistry and Physics&lt;/secondary-title&gt;&lt;/titles&gt;&lt;periodical&gt;&lt;full-title&gt;Materials Chemistry and Physics&lt;/full-title&gt;&lt;abbr-1&gt;Mater. Chem. Phys.&lt;/abbr-1&gt;&lt;abbr-2&gt;Mater Chem Phys&lt;/abbr-2&gt;&lt;/periodical&gt;&lt;volume&gt;237&lt;/volume&gt;&lt;section&gt;121858&lt;/section&gt;&lt;dates&gt;&lt;year&gt;2019&lt;/year&gt;&lt;/dates&gt;&lt;isbn&gt;02540584&lt;/isbn&gt;&lt;urls&gt;&lt;/urls&gt;&lt;electronic-resource-num&gt;10.1016/j.matchemphys.2019.121858&lt;/electronic-resource-num&gt;&lt;/record&gt;&lt;/Cite&gt;&lt;/EndNote&gt;</w:instrText>
      </w:r>
      <w:r w:rsidR="00DD10D7">
        <w:fldChar w:fldCharType="separate"/>
      </w:r>
      <w:r w:rsidR="00DD10D7">
        <w:rPr>
          <w:noProof/>
        </w:rPr>
        <w:t>[40]</w:t>
      </w:r>
      <w:r w:rsidR="00DD10D7">
        <w:fldChar w:fldCharType="end"/>
      </w:r>
    </w:p>
    <w:p w14:paraId="782A4B88" w14:textId="25FE3AB8" w:rsidR="00DD10D7" w:rsidRDefault="00DD10D7" w:rsidP="0034230C">
      <w:r>
        <w:t xml:space="preserve">41. </w:t>
      </w:r>
      <w:r w:rsidR="00BA004C">
        <w:fldChar w:fldCharType="begin"/>
      </w:r>
      <w:r w:rsidR="00BA004C">
        <w:instrText xml:space="preserve"> ADDIN EN.CITE &lt;EndNote&gt;&lt;Cite&gt;&lt;Author&gt;Jordá-Beneyto&lt;/Author&gt;&lt;Year&gt;2008&lt;/Year&gt;&lt;RecNum&gt;36877&lt;/RecNum&gt;&lt;DisplayText&gt;[41]&lt;/DisplayText&gt;&lt;record&gt;&lt;rec-number&gt;36877&lt;/rec-number&gt;&lt;foreign-keys&gt;&lt;key app="EN" db-id="r5ret2dtz5zsdced22nvf9tg0rrv0trsv2w9" timestamp="1626827622"&gt;36877&lt;/key&gt;&lt;/foreign-keys&gt;&lt;ref-type name="Journal Article"&gt;17&lt;/ref-type&gt;&lt;contributors&gt;&lt;authors&gt;&lt;author&gt;Jordá-Beneyto, María&lt;/author&gt;&lt;author&gt;Lozano-Castelló, Dolores&lt;/author&gt;&lt;author&gt;Suárez-García, Fabián&lt;/author&gt;&lt;author&gt;Cazorla-Amorós, Diego&lt;/author&gt;&lt;author&gt;Linares-Solano, Ángel&lt;/author&gt;&lt;/authors&gt;&lt;/contributors&gt;&lt;titles&gt;&lt;title&gt;Advanced activated carbon monoliths and activated carbons for hydrogen storage&lt;/title&gt;&lt;secondary-title&gt;Microporous and Mesoporous Materials&lt;/secondary-title&gt;&lt;/titles&gt;&lt;periodical&gt;&lt;full-title&gt;Microporous and Mesoporous Materials&lt;/full-title&gt;&lt;abbr-1&gt;Micropor. Mesopor. Mater.&lt;/abbr-1&gt;&lt;/periodical&gt;&lt;pages&gt;235-242&lt;/pages&gt;&lt;volume&gt;112&lt;/volume&gt;&lt;number&gt;1-3&lt;/number&gt;&lt;section&gt;235&lt;/section&gt;&lt;dates&gt;&lt;year&gt;2008&lt;/year&gt;&lt;/dates&gt;&lt;isbn&gt;13871811&lt;/isbn&gt;&lt;urls&gt;&lt;/urls&gt;&lt;electronic-resource-num&gt;10.1016/j.micromeso.2007.09.034&lt;/electronic-resource-num&gt;&lt;/record&gt;&lt;/Cite&gt;&lt;/EndNote&gt;</w:instrText>
      </w:r>
      <w:r w:rsidR="00BA004C">
        <w:fldChar w:fldCharType="separate"/>
      </w:r>
      <w:r w:rsidR="00BA004C">
        <w:rPr>
          <w:noProof/>
        </w:rPr>
        <w:t>[41]</w:t>
      </w:r>
      <w:r w:rsidR="00BA004C">
        <w:fldChar w:fldCharType="end"/>
      </w:r>
    </w:p>
    <w:p w14:paraId="251F5A32" w14:textId="0BB5BE81" w:rsidR="00BA004C" w:rsidRDefault="00BA004C" w:rsidP="0034230C">
      <w:r>
        <w:t xml:space="preserve">42. </w:t>
      </w:r>
      <w:r>
        <w:fldChar w:fldCharType="begin"/>
      </w:r>
      <w:r>
        <w:instrText xml:space="preserve"> ADDIN EN.CITE &lt;EndNote&gt;&lt;Cite&gt;&lt;Author&gt;Liu&lt;/Author&gt;&lt;Year&gt;2014&lt;/Year&gt;&lt;RecNum&gt;36960&lt;/RecNum&gt;&lt;DisplayText&gt;[42]&lt;/DisplayText&gt;&lt;record&gt;&lt;rec-number&gt;36960&lt;/rec-number&gt;&lt;foreign-keys&gt;&lt;key app="EN" db-id="r5ret2dtz5zsdced22nvf9tg0rrv0trsv2w9" timestamp="1626827997"&gt;36960&lt;/key&gt;&lt;/foreign-keys&gt;&lt;ref-type name="Journal Article"&gt;17&lt;/ref-type&gt;&lt;contributors&gt;&lt;authors&gt;&lt;author&gt;Liu, Xupeng&lt;/author&gt;&lt;author&gt;Zhang, Cunman&lt;/author&gt;&lt;author&gt;Geng, Zhen&lt;/author&gt;&lt;author&gt;Cai, Mei&lt;/author&gt;&lt;/authors&gt;&lt;/contributors&gt;&lt;titles&gt;&lt;title&gt;High-pressure hydrogen storage and optimizing fabrication of corncob-derived activated carbon&lt;/title&gt;&lt;secondary-title&gt;Microporous and Mesoporous Materials&lt;/secondary-title&gt;&lt;/titles&gt;&lt;periodical&gt;&lt;full-title&gt;Microporous and Mesoporous Materials&lt;/full-title&gt;&lt;abbr-1&gt;Micropor. Mesopor. Mater.&lt;/abbr-1&gt;&lt;/periodical&gt;&lt;pages&gt;60-65&lt;/pages&gt;&lt;volume&gt;194&lt;/volume&gt;&lt;section&gt;60&lt;/section&gt;&lt;dates&gt;&lt;year&gt;2014&lt;/year&gt;&lt;/dates&gt;&lt;isbn&gt;13871811&lt;/isbn&gt;&lt;urls&gt;&lt;/urls&gt;&lt;electronic-resource-num&gt;10.1016/j.micromeso.2014.04.005&lt;/electronic-resource-num&gt;&lt;/record&gt;&lt;/Cite&gt;&lt;/EndNote&gt;</w:instrText>
      </w:r>
      <w:r>
        <w:fldChar w:fldCharType="separate"/>
      </w:r>
      <w:r>
        <w:rPr>
          <w:noProof/>
        </w:rPr>
        <w:t>[42]</w:t>
      </w:r>
      <w:r>
        <w:fldChar w:fldCharType="end"/>
      </w:r>
    </w:p>
    <w:p w14:paraId="565A013A" w14:textId="3AC851E5" w:rsidR="00A851C0" w:rsidRDefault="00A851C0" w:rsidP="0034230C">
      <w:r>
        <w:t xml:space="preserve">43. </w:t>
      </w:r>
      <w:r>
        <w:fldChar w:fldCharType="begin"/>
      </w:r>
      <w:r>
        <w:instrText xml:space="preserve"> ADDIN EN.CITE &lt;EndNote&gt;&lt;Cite&gt;&lt;Author&gt;Robertson&lt;/Author&gt;&lt;Year&gt;2013&lt;/Year&gt;&lt;RecNum&gt;36765&lt;/RecNum&gt;&lt;DisplayText&gt;[43]&lt;/DisplayText&gt;&lt;record&gt;&lt;rec-number&gt;36765&lt;/rec-number&gt;&lt;foreign-keys&gt;&lt;key app="EN" db-id="r5ret2dtz5zsdced22nvf9tg0rrv0trsv2w9" timestamp="1626827026"&gt;36765&lt;/key&gt;&lt;/foreign-keys&gt;&lt;ref-type name="Journal Article"&gt;17&lt;/ref-type&gt;&lt;contributors&gt;&lt;authors&gt;&lt;author&gt;Robertson, Calum&lt;/author&gt;&lt;author&gt;Mokaya, Robert&lt;/author&gt;&lt;/authors&gt;&lt;/contributors&gt;&lt;titles&gt;&lt;title&gt;Microporous activated carbon aerogels via a simple subcritical drying route for CO2 capture and hydrogen storage&lt;/title&gt;&lt;secondary-title&gt;Microporous and Mesoporous Materials&lt;/secondary-title&gt;&lt;/titles&gt;&lt;periodical&gt;&lt;full-title&gt;Microporous and Mesoporous Materials&lt;/full-title&gt;&lt;abbr-1&gt;Micropor. Mesopor. Mater.&lt;/abbr-1&gt;&lt;/periodical&gt;&lt;pages&gt;151-156&lt;/pages&gt;&lt;volume&gt;179&lt;/volume&gt;&lt;section&gt;151&lt;/section&gt;&lt;dates&gt;&lt;year&gt;2013&lt;/year&gt;&lt;/dates&gt;&lt;isbn&gt;13871811&lt;/isbn&gt;&lt;urls&gt;&lt;/urls&gt;&lt;electronic-resource-num&gt;10.1016/j.micromeso.2013.05.025&lt;/electronic-resource-num&gt;&lt;/record&gt;&lt;/Cite&gt;&lt;/EndNote&gt;</w:instrText>
      </w:r>
      <w:r>
        <w:fldChar w:fldCharType="separate"/>
      </w:r>
      <w:r>
        <w:rPr>
          <w:noProof/>
        </w:rPr>
        <w:t>[43]</w:t>
      </w:r>
      <w:r>
        <w:fldChar w:fldCharType="end"/>
      </w:r>
    </w:p>
    <w:p w14:paraId="31FA85AD" w14:textId="23FCAEA6" w:rsidR="00A851C0" w:rsidRDefault="00A851C0" w:rsidP="0034230C">
      <w:r>
        <w:t xml:space="preserve">44. </w:t>
      </w:r>
      <w:r w:rsidR="00827CC8">
        <w:fldChar w:fldCharType="begin"/>
      </w:r>
      <w:r w:rsidR="00827CC8">
        <w:instrText xml:space="preserve"> ADDIN EN.CITE &lt;EndNote&gt;&lt;Cite&gt;&lt;Author&gt;Yang&lt;/Author&gt;&lt;Year&gt;2009&lt;/Year&gt;&lt;RecNum&gt;36959&lt;/RecNum&gt;&lt;DisplayText&gt;[44]&lt;/DisplayText&gt;&lt;record&gt;&lt;rec-number&gt;36959&lt;/rec-number&gt;&lt;foreign-keys&gt;&lt;key app="EN" db-id="r5ret2dtz5zsdced22nvf9tg0rrv0trsv2w9" timestamp="1626827993"&gt;36959&lt;/key&gt;&lt;/foreign-keys&gt;&lt;ref-type name="Journal Article"&gt;17&lt;/ref-type&gt;&lt;contributors&gt;&lt;authors&gt;&lt;author&gt;Yang, Yun-Xia&lt;/author&gt;&lt;author&gt;Bourgeois, Laure&lt;/author&gt;&lt;author&gt;Zhao, Chunxia&lt;/author&gt;&lt;author&gt;Zhao, Dongyuan&lt;/author&gt;&lt;author&gt;Chaffee, Alan&lt;/author&gt;&lt;author&gt;Webley, Paul A.&lt;/author&gt;&lt;/authors&gt;&lt;/contributors&gt;&lt;titles&gt;&lt;title&gt;Ordered micro-porous carbon molecular sieves containing well-dispersed platinum nanoparticles for hydrogen storage&lt;/title&gt;&lt;secondary-title&gt;Microporous and Mesoporous Materials&lt;/secondary-title&gt;&lt;/titles&gt;&lt;periodical&gt;&lt;full-title&gt;Microporous and Mesoporous Materials&lt;/full-title&gt;&lt;abbr-1&gt;Micropor. Mesopor. Mater.&lt;/abbr-1&gt;&lt;/periodical&gt;&lt;pages&gt;39-46&lt;/pages&gt;&lt;volume&gt;119&lt;/volume&gt;&lt;number&gt;1-3&lt;/number&gt;&lt;section&gt;39&lt;/section&gt;&lt;dates&gt;&lt;year&gt;2009&lt;/year&gt;&lt;/dates&gt;&lt;isbn&gt;13871811&lt;/isbn&gt;&lt;urls&gt;&lt;/urls&gt;&lt;electronic-resource-num&gt;10.1016/j.micromeso.2008.09.044&lt;/electronic-resource-num&gt;&lt;/record&gt;&lt;/Cite&gt;&lt;/EndNote&gt;</w:instrText>
      </w:r>
      <w:r w:rsidR="00827CC8">
        <w:fldChar w:fldCharType="separate"/>
      </w:r>
      <w:r w:rsidR="00827CC8">
        <w:rPr>
          <w:noProof/>
        </w:rPr>
        <w:t>[44]</w:t>
      </w:r>
      <w:r w:rsidR="00827CC8">
        <w:fldChar w:fldCharType="end"/>
      </w:r>
    </w:p>
    <w:p w14:paraId="2FC4C9DB" w14:textId="525DB921" w:rsidR="00827CC8" w:rsidRDefault="00827CC8" w:rsidP="0034230C">
      <w:r>
        <w:t xml:space="preserve">45. </w:t>
      </w:r>
      <w:r w:rsidR="00240316">
        <w:fldChar w:fldCharType="begin"/>
      </w:r>
      <w:r w:rsidR="00240316">
        <w:instrText xml:space="preserve"> ADDIN EN.CITE &lt;EndNote&gt;&lt;Cite&gt;&lt;Author&gt;Meisner&lt;/Author&gt;&lt;Year&gt;2009&lt;/Year&gt;&lt;RecNum&gt;36993&lt;/RecNum&gt;&lt;DisplayText&gt;[45]&lt;/DisplayText&gt;&lt;record&gt;&lt;rec-number&gt;36993&lt;/rec-number&gt;&lt;foreign-keys&gt;&lt;key app="EN" db-id="r5ret2dtz5zsdced22nvf9tg0rrv0trsv2w9" timestamp="1626828133"&gt;36993&lt;/key&gt;&lt;/foreign-keys&gt;&lt;ref-type name="Journal Article"&gt;17&lt;/ref-type&gt;&lt;contributors&gt;&lt;authors&gt;&lt;author&gt;Meisner, G. P.&lt;/author&gt;&lt;author&gt;Hu, Q.&lt;/author&gt;&lt;/authors&gt;&lt;/contributors&gt;&lt;auth-address&gt;Materials and Processes Laboratory, General Motors R&amp;amp;D Center, Warren, MI 48090, USA. gregory.p.meisner@gm.com&lt;/auth-address&gt;&lt;titles&gt;&lt;title&gt;High surface area microporous carbon materials for cryogenic hydrogen storage synthesized using new template-based and activation-based approaches&lt;/title&gt;&lt;secondary-title&gt;Nanotechnology&lt;/secondary-title&gt;&lt;/titles&gt;&lt;periodical&gt;&lt;full-title&gt;Nanotechnology&lt;/full-title&gt;&lt;/periodical&gt;&lt;pages&gt;204023&lt;/pages&gt;&lt;volume&gt;20&lt;/volume&gt;&lt;number&gt;20&lt;/number&gt;&lt;edition&gt;2009/05/08&lt;/edition&gt;&lt;keywords&gt;&lt;keyword&gt;Adsorption&lt;/keyword&gt;&lt;keyword&gt;Cold Temperature&lt;/keyword&gt;&lt;keyword&gt;Crystallization/*methods&lt;/keyword&gt;&lt;keyword&gt;Hydrogen/*chemistry/*isolation &amp;amp; purification&lt;/keyword&gt;&lt;keyword&gt;Macromolecular Substances/chemistry&lt;/keyword&gt;&lt;keyword&gt;Materials Testing&lt;/keyword&gt;&lt;keyword&gt;Molecular Conformation&lt;/keyword&gt;&lt;keyword&gt;Nanostructures/*chemistry/*ultrastructure&lt;/keyword&gt;&lt;keyword&gt;Nanotechnology/*methods&lt;/keyword&gt;&lt;keyword&gt;Particle Size&lt;/keyword&gt;&lt;keyword&gt;Porosity&lt;/keyword&gt;&lt;keyword&gt;Surface Properties&lt;/keyword&gt;&lt;/keywords&gt;&lt;dates&gt;&lt;year&gt;2009&lt;/year&gt;&lt;pub-dates&gt;&lt;date&gt;May 20&lt;/date&gt;&lt;/pub-dates&gt;&lt;/dates&gt;&lt;isbn&gt;1361-6528 (Electronic)&amp;#xD;0957-4484 (Linking)&lt;/isbn&gt;&lt;accession-num&gt;19420671&lt;/accession-num&gt;&lt;urls&gt;&lt;related-urls&gt;&lt;url&gt;https://www.ncbi.nlm.nih.gov/pubmed/19420671&lt;/url&gt;&lt;/related-urls&gt;&lt;/urls&gt;&lt;electronic-resource-num&gt;10.1088/0957-4484/20/20/204023&lt;/electronic-resource-num&gt;&lt;/record&gt;&lt;/Cite&gt;&lt;/EndNote&gt;</w:instrText>
      </w:r>
      <w:r w:rsidR="00240316">
        <w:fldChar w:fldCharType="separate"/>
      </w:r>
      <w:r w:rsidR="00240316">
        <w:rPr>
          <w:noProof/>
        </w:rPr>
        <w:t>[45]</w:t>
      </w:r>
      <w:r w:rsidR="00240316">
        <w:fldChar w:fldCharType="end"/>
      </w:r>
    </w:p>
    <w:p w14:paraId="70940F10" w14:textId="6860354E" w:rsidR="00240316" w:rsidRDefault="00240316" w:rsidP="0034230C">
      <w:r>
        <w:t xml:space="preserve">46. </w:t>
      </w:r>
      <w:r w:rsidR="00736FCD">
        <w:fldChar w:fldCharType="begin"/>
      </w:r>
      <w:r w:rsidR="00736FCD">
        <w:instrText xml:space="preserve"> ADDIN EN.CITE &lt;EndNote&gt;&lt;Cite&gt;&lt;Author&gt;Zhao&lt;/Author&gt;&lt;Year&gt;2020&lt;/Year&gt;&lt;RecNum&gt;37582&lt;/RecNum&gt;&lt;DisplayText&gt;[46]&lt;/DisplayText&gt;&lt;record&gt;&lt;rec-number&gt;37582&lt;/rec-number&gt;&lt;foreign-keys&gt;&lt;key app="EN" db-id="r5ret2dtz5zsdced22nvf9tg0rrv0trsv2w9" timestamp="1633461450"&gt;37582&lt;/key&gt;&lt;/foreign-keys&gt;&lt;ref-type name="Journal Article"&gt;17&lt;/ref-type&gt;&lt;contributors&gt;&lt;authors&gt;&lt;author&gt;Zhao, J.&lt;/author&gt;&lt;author&gt;Wei, J.&lt;/author&gt;&lt;author&gt;Cai, D.&lt;/author&gt;&lt;author&gt;Cao, H.&lt;/author&gt;&lt;author&gt;Tan, T.&lt;/author&gt;&lt;/authors&gt;&lt;/contributors&gt;&lt;auth-address&gt;College of Life Science and Technology, Beijing University of Chemical Technology, Beijing 100029, PR China.&amp;#xD;Engineering Laboratory of Chemical Resources Utilization in South Xinjiang of Xinjiang Production and Construction Corps, College of Life Sciences, Tarim University, Alar, Xinjiang 843300, PR China.&amp;#xD;State Key Laboratory of Organic-Inorganic Composites, Beijing 100029, PR China.&lt;/auth-address&gt;&lt;titles&gt;&lt;title&gt;Polyaspartic Acid-Derived Micro-/Mesoporous Carbon for Ultrahigh H2 and CH4 Adsorption&lt;/title&gt;&lt;secondary-title&gt;ACS Omega&lt;/secondary-title&gt;&lt;/titles&gt;&lt;periodical&gt;&lt;full-title&gt;ACS Omega&lt;/full-title&gt;&lt;/periodical&gt;&lt;pages&gt;10687-10695&lt;/pages&gt;&lt;volume&gt;5&lt;/volume&gt;&lt;number&gt;19&lt;/number&gt;&lt;edition&gt;2020/05/27&lt;/edition&gt;&lt;dates&gt;&lt;year&gt;2020&lt;/year&gt;&lt;pub-dates&gt;&lt;date&gt;May 19&lt;/date&gt;&lt;/pub-dates&gt;&lt;/dates&gt;&lt;isbn&gt;2470-1343 (Electronic)&amp;#xD;2470-1343 (Linking)&lt;/isbn&gt;&lt;accession-num&gt;32455187&lt;/accession-num&gt;&lt;urls&gt;&lt;related-urls&gt;&lt;url&gt;https://www.ncbi.nlm.nih.gov/pubmed/32455187&lt;/url&gt;&lt;/related-urls&gt;&lt;/urls&gt;&lt;custom2&gt;PMC7240811&lt;/custom2&gt;&lt;electronic-resource-num&gt;10.1021/acsomega.9b04110&lt;/electronic-resource-num&gt;&lt;/record&gt;&lt;/Cite&gt;&lt;/EndNote&gt;</w:instrText>
      </w:r>
      <w:r w:rsidR="00736FCD">
        <w:fldChar w:fldCharType="separate"/>
      </w:r>
      <w:r w:rsidR="00736FCD">
        <w:rPr>
          <w:noProof/>
        </w:rPr>
        <w:t>[46]</w:t>
      </w:r>
      <w:r w:rsidR="00736FCD">
        <w:fldChar w:fldCharType="end"/>
      </w:r>
    </w:p>
    <w:p w14:paraId="4DE9DEA8" w14:textId="4DADE200" w:rsidR="00D61EC7" w:rsidRDefault="00D61EC7" w:rsidP="0034230C">
      <w:r>
        <w:t xml:space="preserve">47. </w:t>
      </w:r>
      <w:r>
        <w:fldChar w:fldCharType="begin"/>
      </w:r>
      <w:r>
        <w:instrText xml:space="preserve"> ADDIN EN.CITE &lt;EndNote&gt;&lt;Cite&gt;&lt;Author&gt;Sangchoom&lt;/Author&gt;&lt;Year&gt;2015&lt;/Year&gt;&lt;RecNum&gt;36789&lt;/RecNum&gt;&lt;DisplayText&gt;[47]&lt;/DisplayText&gt;&lt;record&gt;&lt;rec-number&gt;36789&lt;/rec-number&gt;&lt;foreign-keys&gt;&lt;key app="EN" db-id="r5ret2dtz5zsdced22nvf9tg0rrv0trsv2w9" timestamp="1626827198"&gt;36789&lt;/key&gt;&lt;/foreign-keys&gt;&lt;ref-type name="Journal Article"&gt;17&lt;/ref-type&gt;&lt;contributors&gt;&lt;authors&gt;&lt;author&gt;Sangchoom, Wantana&lt;/author&gt;&lt;author&gt;Mokaya, Robert&lt;/author&gt;&lt;/authors&gt;&lt;/contributors&gt;&lt;titles&gt;&lt;title&gt;Valorization of Lignin Waste: Carbons from Hydrothermal Carbonization of Renewable Lignin as Superior Sorbents for CO2 and Hydrogen Storage&lt;/title&gt;&lt;secondary-title&gt;ACS Sustainable Chemistry &amp;amp; Engineering&lt;/secondary-title&gt;&lt;/titles&gt;&lt;periodical&gt;&lt;full-title&gt;ACS Sustainable Chemistry &amp;amp; Engineering&lt;/full-title&gt;&lt;/periodical&gt;&lt;pages&gt;1658-1667&lt;/pages&gt;&lt;volume&gt;3&lt;/volume&gt;&lt;number&gt;7&lt;/number&gt;&lt;section&gt;1658&lt;/section&gt;&lt;dates&gt;&lt;year&gt;2015&lt;/year&gt;&lt;/dates&gt;&lt;isbn&gt;2168-0485&amp;#xD;2168-0485&lt;/isbn&gt;&lt;urls&gt;&lt;/urls&gt;&lt;electronic-resource-num&gt;10.1021/acssuschemeng.5b00351&lt;/electronic-resource-num&gt;&lt;/record&gt;&lt;/Cite&gt;&lt;/EndNote&gt;</w:instrText>
      </w:r>
      <w:r>
        <w:fldChar w:fldCharType="separate"/>
      </w:r>
      <w:r>
        <w:rPr>
          <w:noProof/>
        </w:rPr>
        <w:t>[47]</w:t>
      </w:r>
      <w:r>
        <w:fldChar w:fldCharType="end"/>
      </w:r>
    </w:p>
    <w:p w14:paraId="22C3E71A" w14:textId="1016C6F9" w:rsidR="00D61EC7" w:rsidRDefault="00D61EC7" w:rsidP="0034230C">
      <w:r>
        <w:t xml:space="preserve">48. </w:t>
      </w:r>
      <w:r w:rsidR="00127BCE">
        <w:fldChar w:fldCharType="begin"/>
      </w:r>
      <w:r w:rsidR="00127BCE">
        <w:instrText xml:space="preserve"> ADDIN EN.CITE &lt;EndNote&gt;&lt;Cite&gt;&lt;Author&gt;Sevilla&lt;/Author&gt;&lt;Year&gt;2016&lt;/Year&gt;&lt;RecNum&gt;37583&lt;/RecNum&gt;&lt;DisplayText&gt;[48]&lt;/DisplayText&gt;&lt;record&gt;&lt;rec-number&gt;37583&lt;/rec-number&gt;&lt;foreign-keys&gt;&lt;key app="EN" db-id="r5ret2dtz5zsdced22nvf9tg0rrv0trsv2w9" timestamp="1633461455"&gt;37583&lt;/key&gt;&lt;/foreign-keys&gt;&lt;ref-type name="Journal Article"&gt;17&lt;/ref-type&gt;&lt;contributors&gt;&lt;authors&gt;&lt;author&gt;Sevilla, Marta&lt;/author&gt;&lt;author&gt;Sangchoom, Wantana&lt;/author&gt;&lt;author&gt;Balahmar, Norah&lt;/author&gt;&lt;author&gt;Fuertes, Antonio B.&lt;/author&gt;&lt;author&gt;Mokaya, R.&lt;/author&gt;&lt;/authors&gt;&lt;/contributors&gt;&lt;titles&gt;&lt;title&gt;Highly Porous Renewable Carbons for Enhanced Storage of Energy-Related Gases (H2 and CO2) at High Pressures&lt;/title&gt;&lt;secondary-title&gt;ACS Sustainable Chemistry &amp;amp; Engineering&lt;/secondary-title&gt;&lt;/titles&gt;&lt;periodical&gt;&lt;full-title&gt;ACS Sustainable Chemistry &amp;amp; Engineering&lt;/full-title&gt;&lt;/periodical&gt;&lt;pages&gt;4710-4716&lt;/pages&gt;&lt;volume&gt;4&lt;/volume&gt;&lt;number&gt;9&lt;/number&gt;&lt;section&gt;4710&lt;/section&gt;&lt;dates&gt;&lt;year&gt;2016&lt;/year&gt;&lt;/dates&gt;&lt;isbn&gt;2168-0485&amp;#xD;2168-0485&lt;/isbn&gt;&lt;urls&gt;&lt;/urls&gt;&lt;electronic-resource-num&gt;10.1021/acssuschemeng.6b00809&lt;/electronic-resource-num&gt;&lt;/record&gt;&lt;/Cite&gt;&lt;/EndNote&gt;</w:instrText>
      </w:r>
      <w:r w:rsidR="00127BCE">
        <w:fldChar w:fldCharType="separate"/>
      </w:r>
      <w:r w:rsidR="00127BCE">
        <w:rPr>
          <w:noProof/>
        </w:rPr>
        <w:t>[48]</w:t>
      </w:r>
      <w:r w:rsidR="00127BCE">
        <w:fldChar w:fldCharType="end"/>
      </w:r>
    </w:p>
    <w:p w14:paraId="54DC051D" w14:textId="0BA6DE8D" w:rsidR="00127BCE" w:rsidRDefault="00127BCE" w:rsidP="0034230C">
      <w:r>
        <w:t xml:space="preserve">49. </w:t>
      </w:r>
      <w:r w:rsidR="004C6A2A">
        <w:fldChar w:fldCharType="begin"/>
      </w:r>
      <w:r w:rsidR="004C6A2A">
        <w:instrText xml:space="preserve"> ADDIN EN.CITE &lt;EndNote&gt;&lt;Cite&gt;&lt;Author&gt;Giasafaki&lt;/Author&gt;&lt;Year&gt;2013&lt;/Year&gt;&lt;RecNum&gt;37601&lt;/RecNum&gt;&lt;DisplayText&gt;[49]&lt;/DisplayText&gt;&lt;record&gt;&lt;rec-number&gt;37601&lt;/rec-number&gt;&lt;foreign-keys&gt;&lt;key app="EN" db-id="r5ret2dtz5zsdced22nvf9tg0rrv0trsv2w9" timestamp="1633461530"&gt;37601&lt;/key&gt;&lt;/foreign-keys&gt;&lt;ref-type name="Journal Article"&gt;17&lt;/ref-type&gt;&lt;contributors&gt;&lt;authors&gt;&lt;author&gt;Giasafaki, D.&lt;/author&gt;&lt;author&gt;Charalambopoulou, G.&lt;/author&gt;&lt;author&gt;Bourlinos, A.&lt;/author&gt;&lt;author&gt;Stubos, A.&lt;/author&gt;&lt;author&gt;Gournis, D.&lt;/author&gt;&lt;author&gt;Steriotis, Th&lt;/author&gt;&lt;/authors&gt;&lt;/contributors&gt;&lt;titles&gt;&lt;title&gt;A hydrogen sorption study on a Pd-doped CMK-3 type ordered mesoporous carbon&lt;/title&gt;&lt;secondary-title&gt;Adsorption&lt;/secondary-title&gt;&lt;/titles&gt;&lt;periodical&gt;&lt;full-title&gt;Adsorption&lt;/full-title&gt;&lt;/periodical&gt;&lt;pages&gt;803-811&lt;/pages&gt;&lt;volume&gt;19&lt;/volume&gt;&lt;number&gt;2-4&lt;/number&gt;&lt;section&gt;803&lt;/section&gt;&lt;dates&gt;&lt;year&gt;2013&lt;/year&gt;&lt;/dates&gt;&lt;isbn&gt;0929-5607&amp;#xD;1572-8757&lt;/isbn&gt;&lt;urls&gt;&lt;/urls&gt;&lt;electronic-resource-num&gt;10.1007/s10450-013-9522-7&lt;/electronic-resource-num&gt;&lt;/record&gt;&lt;/Cite&gt;&lt;/EndNote&gt;</w:instrText>
      </w:r>
      <w:r w:rsidR="004C6A2A">
        <w:fldChar w:fldCharType="separate"/>
      </w:r>
      <w:r w:rsidR="004C6A2A">
        <w:rPr>
          <w:noProof/>
        </w:rPr>
        <w:t>[49]</w:t>
      </w:r>
      <w:r w:rsidR="004C6A2A">
        <w:fldChar w:fldCharType="end"/>
      </w:r>
    </w:p>
    <w:p w14:paraId="1BB487D0" w14:textId="76C1AD0B" w:rsidR="004C6A2A" w:rsidRDefault="004C6A2A" w:rsidP="0034230C">
      <w:r>
        <w:t xml:space="preserve">50. </w:t>
      </w:r>
      <w:r w:rsidR="009013C2">
        <w:fldChar w:fldCharType="begin"/>
      </w:r>
      <w:r w:rsidR="009013C2">
        <w:instrText xml:space="preserve"> ADDIN EN.CITE &lt;EndNote&gt;&lt;Cite&gt;&lt;Author&gt;Zhao&lt;/Author&gt;&lt;Year&gt;2017&lt;/Year&gt;&lt;RecNum&gt;37577&lt;/RecNum&gt;&lt;DisplayText&gt;[50]&lt;/DisplayText&gt;&lt;record&gt;&lt;rec-number&gt;37577&lt;/rec-number&gt;&lt;foreign-keys&gt;&lt;key app="EN" db-id="r5ret2dtz5zsdced22nvf9tg0rrv0trsv2w9" timestamp="1633461433"&gt;37577&lt;/key&gt;&lt;/foreign-keys&gt;&lt;ref-type name="Journal Article"&gt;17&lt;/ref-type&gt;&lt;contributors&gt;&lt;authors&gt;&lt;author&gt;Weigang Zhao&lt;/author&gt;&lt;author&gt;Lu Luo&lt;/author&gt;&lt;author&gt;Hongyan Wang&lt;/author&gt;&lt;author&gt;Mizi Fan &lt;/author&gt;&lt;/authors&gt;&lt;/contributors&gt;&lt;titles&gt;&lt;title&gt;Synthesis of Bamboo-Based Activated Carbons with Super-High Specific Surface Area for Hydrogen Storage&lt;/title&gt;&lt;secondary-title&gt;Bioresources&lt;/secondary-title&gt;&lt;/titles&gt;&lt;periodical&gt;&lt;full-title&gt;BioResources&lt;/full-title&gt;&lt;/periodical&gt;&lt;dates&gt;&lt;year&gt;2017&lt;/year&gt;&lt;/dates&gt;&lt;urls&gt;&lt;/urls&gt;&lt;/record&gt;&lt;/Cite&gt;&lt;/EndNote&gt;</w:instrText>
      </w:r>
      <w:r w:rsidR="009013C2">
        <w:fldChar w:fldCharType="separate"/>
      </w:r>
      <w:r w:rsidR="009013C2">
        <w:rPr>
          <w:noProof/>
        </w:rPr>
        <w:t>[50]</w:t>
      </w:r>
      <w:r w:rsidR="009013C2">
        <w:fldChar w:fldCharType="end"/>
      </w:r>
    </w:p>
    <w:p w14:paraId="7F187082" w14:textId="61567725" w:rsidR="009013C2" w:rsidRDefault="009013C2" w:rsidP="0034230C">
      <w:r>
        <w:t xml:space="preserve">51. </w:t>
      </w:r>
      <w:r w:rsidR="000402EB">
        <w:fldChar w:fldCharType="begin"/>
      </w:r>
      <w:r w:rsidR="000402EB">
        <w:instrText xml:space="preserve"> ADDIN EN.CITE &lt;EndNote&gt;&lt;Cite&gt;&lt;Author&gt;Kunowsky&lt;/Author&gt;&lt;Year&gt;2012&lt;/Year&gt;&lt;RecNum&gt;37531&lt;/RecNum&gt;&lt;DisplayText&gt;[51]&lt;/DisplayText&gt;&lt;record&gt;&lt;rec-number&gt;37531&lt;/rec-number&gt;&lt;foreign-keys&gt;&lt;key app="EN" db-id="r5ret2dtz5zsdced22nvf9tg0rrv0trsv2w9" timestamp="1633461245"&gt;37531&lt;/key&gt;&lt;/foreign-keys&gt;&lt;ref-type name="Journal Article"&gt;17&lt;/ref-type&gt;&lt;contributors&gt;&lt;authors&gt;&lt;author&gt;Kunowsky, M.&lt;/author&gt;&lt;author&gt;Marco-Lozar, J. P.&lt;/author&gt;&lt;author&gt;Oya, A.&lt;/author&gt;&lt;author&gt;Linares-Solano, A.&lt;/author&gt;&lt;/authors&gt;&lt;/contributors&gt;&lt;titles&gt;&lt;title&gt;Hydrogen storage in CO2-activated amorphous nanofibers and their monoliths&lt;/title&gt;&lt;secondary-title&gt;Carbon&lt;/secondary-title&gt;&lt;/titles&gt;&lt;periodical&gt;&lt;full-title&gt;Carbon&lt;/full-title&gt;&lt;/periodical&gt;&lt;pages&gt;1407-1416&lt;/pages&gt;&lt;volume&gt;50&lt;/volume&gt;&lt;number&gt;3&lt;/number&gt;&lt;section&gt;1407&lt;/section&gt;&lt;dates&gt;&lt;year&gt;2012&lt;/year&gt;&lt;/dates&gt;&lt;isbn&gt;00086223&lt;/isbn&gt;&lt;urls&gt;&lt;/urls&gt;&lt;electronic-resource-num&gt;10.1016/j.carbon.2011.11.013&lt;/electronic-resource-num&gt;&lt;/record&gt;&lt;/Cite&gt;&lt;/EndNote&gt;</w:instrText>
      </w:r>
      <w:r w:rsidR="000402EB">
        <w:fldChar w:fldCharType="separate"/>
      </w:r>
      <w:r w:rsidR="000402EB">
        <w:rPr>
          <w:noProof/>
        </w:rPr>
        <w:t>[51]</w:t>
      </w:r>
      <w:r w:rsidR="000402EB">
        <w:fldChar w:fldCharType="end"/>
      </w:r>
    </w:p>
    <w:p w14:paraId="4D25BB2E" w14:textId="01A90E0D" w:rsidR="000402EB" w:rsidRDefault="000402EB" w:rsidP="0034230C">
      <w:r>
        <w:t xml:space="preserve">52. </w:t>
      </w:r>
      <w:r w:rsidR="0013189B">
        <w:fldChar w:fldCharType="begin"/>
      </w:r>
      <w:r w:rsidR="0013189B">
        <w:instrText xml:space="preserve"> ADDIN EN.CITE &lt;EndNote&gt;&lt;Cite&gt;&lt;Author&gt;Yang&lt;/Author&gt;&lt;Year&gt;2011&lt;/Year&gt;&lt;RecNum&gt;37530&lt;/RecNum&gt;&lt;DisplayText&gt;[52]&lt;/DisplayText&gt;&lt;record&gt;&lt;rec-number&gt;37530&lt;/rec-number&gt;&lt;foreign-keys&gt;&lt;key app="EN" db-id="r5ret2dtz5zsdced22nvf9tg0rrv0trsv2w9" timestamp="1633461239"&gt;37530&lt;/key&gt;&lt;/foreign-keys&gt;&lt;ref-type name="Journal Article"&gt;17&lt;/ref-type&gt;&lt;contributors&gt;&lt;authors&gt;&lt;author&gt;Yang, Yunxia&lt;/author&gt;&lt;author&gt;Brown, Craig M.&lt;/author&gt;&lt;author&gt;Zhao, Chunxia&lt;/author&gt;&lt;author&gt;Chaffee, Alan L.&lt;/author&gt;&lt;author&gt;Nick, Burke&lt;/author&gt;&lt;author&gt;Zhao, Dongyuan&lt;/author&gt;&lt;author&gt;Webley, Paul A.&lt;/author&gt;&lt;author&gt;Schalch, Jacob&lt;/author&gt;&lt;author&gt;Simmons, Jason M.&lt;/author&gt;&lt;author&gt;Liu, Yun&lt;/author&gt;&lt;author&gt;Her, Jae-Hyuk&lt;/author&gt;&lt;author&gt;Buckley, C. E.&lt;/author&gt;&lt;author&gt;Sheppard, Drew A.&lt;/author&gt;&lt;/authors&gt;&lt;/contributors&gt;&lt;titles&gt;&lt;title&gt;Micro-channel development and hydrogen adsorption properties in templated microporous carbons containing platinum nanoparticles&lt;/title&gt;&lt;secondary-title&gt;Carbon&lt;/secondary-title&gt;&lt;/titles&gt;&lt;periodical&gt;&lt;full-title&gt;Carbon&lt;/full-title&gt;&lt;/periodical&gt;&lt;pages&gt;1305-1317&lt;/pages&gt;&lt;volume&gt;49&lt;/volume&gt;&lt;number&gt;4&lt;/number&gt;&lt;section&gt;1305&lt;/section&gt;&lt;dates&gt;&lt;year&gt;2011&lt;/year&gt;&lt;/dates&gt;&lt;isbn&gt;00086223&lt;/isbn&gt;&lt;urls&gt;&lt;/urls&gt;&lt;electronic-resource-num&gt;10.1016/j.carbon.2010.11.050&lt;/electronic-resource-num&gt;&lt;/record&gt;&lt;/Cite&gt;&lt;/EndNote&gt;</w:instrText>
      </w:r>
      <w:r w:rsidR="0013189B">
        <w:fldChar w:fldCharType="separate"/>
      </w:r>
      <w:r w:rsidR="0013189B">
        <w:rPr>
          <w:noProof/>
        </w:rPr>
        <w:t>[52]</w:t>
      </w:r>
      <w:r w:rsidR="0013189B">
        <w:fldChar w:fldCharType="end"/>
      </w:r>
    </w:p>
    <w:p w14:paraId="4D8CC138" w14:textId="61126B6C" w:rsidR="0013189B" w:rsidRDefault="0013189B" w:rsidP="0034230C">
      <w:r>
        <w:t xml:space="preserve">53. </w:t>
      </w:r>
      <w:r>
        <w:fldChar w:fldCharType="begin"/>
      </w:r>
      <w:r>
        <w:instrText xml:space="preserve"> ADDIN EN.CITE &lt;EndNote&gt;&lt;Cite&gt;&lt;Author&gt;Zhang&lt;/Author&gt;&lt;Year&gt;2017&lt;/Year&gt;&lt;RecNum&gt;37412&lt;/RecNum&gt;&lt;DisplayText&gt;[53]&lt;/DisplayText&gt;&lt;record&gt;&lt;rec-number&gt;37412&lt;/rec-number&gt;&lt;foreign-keys&gt;&lt;key app="EN" db-id="r5ret2dtz5zsdced22nvf9tg0rrv0trsv2w9" timestamp="1632864474"&gt;37412&lt;/key&gt;&lt;/foreign-keys&gt;&lt;ref-type name="Journal Article"&gt;17&lt;/ref-type&gt;&lt;contributors&gt;&lt;authors&gt;&lt;author&gt;Zhang, Chong&lt;/author&gt;&lt;author&gt;Kong, Rui&lt;/author&gt;&lt;author&gt;Wang, Xue&lt;/author&gt;&lt;author&gt;Xu, Yunfeng&lt;/author&gt;&lt;author&gt;Wang, Feng&lt;/author&gt;&lt;author&gt;Ren, Wenfeng&lt;/author&gt;&lt;author&gt;Wang, Yanhong&lt;/author&gt;&lt;author&gt;Su, Fabing&lt;/author&gt;&lt;author&gt;Jiang, Jia-Xing&lt;/author&gt;&lt;/authors&gt;&lt;/contributors&gt;&lt;titles&gt;&lt;title&gt;Porous carbons derived from hypercrosslinked porous polymers for gas adsorption and energy storage&lt;/title&gt;&lt;secondary-title&gt;Carbon&lt;/secondary-title&gt;&lt;/titles&gt;&lt;periodical&gt;&lt;full-title&gt;Carbon&lt;/full-title&gt;&lt;/periodical&gt;&lt;pages&gt;608-618&lt;/pages&gt;&lt;volume&gt;114&lt;/volume&gt;&lt;section&gt;608&lt;/section&gt;&lt;dates&gt;&lt;year&gt;2017&lt;/year&gt;&lt;/dates&gt;&lt;isbn&gt;00086223&lt;/isbn&gt;&lt;urls&gt;&lt;/urls&gt;&lt;electronic-resource-num&gt;10.1016/j.carbon.2016.12.064&lt;/electronic-resource-num&gt;&lt;/record&gt;&lt;/Cite&gt;&lt;/EndNote&gt;</w:instrText>
      </w:r>
      <w:r>
        <w:fldChar w:fldCharType="separate"/>
      </w:r>
      <w:r>
        <w:rPr>
          <w:noProof/>
        </w:rPr>
        <w:t>[53]</w:t>
      </w:r>
      <w:r>
        <w:fldChar w:fldCharType="end"/>
      </w:r>
    </w:p>
    <w:p w14:paraId="1AAFEC6C" w14:textId="769D2A7E" w:rsidR="0013189B" w:rsidRDefault="0013189B" w:rsidP="0034230C">
      <w:r>
        <w:t>54.</w:t>
      </w:r>
      <w:r w:rsidR="00740761">
        <w:t xml:space="preserve"> </w:t>
      </w:r>
      <w:r w:rsidR="00ED0916">
        <w:fldChar w:fldCharType="begin"/>
      </w:r>
      <w:r w:rsidR="00ED0916">
        <w:instrText xml:space="preserve"> ADDIN EN.CITE &lt;EndNote&gt;&lt;Cite&gt;&lt;Author&gt;Zubizarreta&lt;/Author&gt;&lt;Year&gt;2010&lt;/Year&gt;&lt;RecNum&gt;37529&lt;/RecNum&gt;&lt;DisplayText&gt;[54]&lt;/DisplayText&gt;&lt;record&gt;&lt;rec-number&gt;37529&lt;/rec-number&gt;&lt;foreign-keys&gt;&lt;key app="EN" db-id="r5ret2dtz5zsdced22nvf9tg0rrv0trsv2w9" timestamp="1633461236"&gt;37529&lt;/key&gt;&lt;/foreign-keys&gt;&lt;ref-type name="Journal Article"&gt;17&lt;/ref-type&gt;&lt;contributors&gt;&lt;authors&gt;&lt;author&gt;Zubizarreta, L.&lt;/author&gt;&lt;author&gt;Menéndez, J. A.&lt;/author&gt;&lt;author&gt;Job, N.&lt;/author&gt;&lt;author&gt;Marco-Lozar, J. P.&lt;/author&gt;&lt;author&gt;Pirard, J. P.&lt;/author&gt;&lt;author&gt;Pis, J. J.&lt;/author&gt;&lt;author&gt;Linares-Solano, A.&lt;/author&gt;&lt;author&gt;Cazorla-Amorós, D.&lt;/author&gt;&lt;author&gt;Arenillas, A.&lt;/author&gt;&lt;/authors&gt;&lt;/contributors&gt;&lt;titles&gt;&lt;title&gt;Ni-doped carbon xerogels for H2 storage&lt;/title&gt;&lt;secondary-title&gt;Carbon&lt;/secondary-title&gt;&lt;/titles&gt;&lt;periodical&gt;&lt;full-title&gt;Carbon&lt;/full-title&gt;&lt;/periodical&gt;&lt;pages&gt;2722-2733&lt;/pages&gt;&lt;volume&gt;48&lt;/volume&gt;&lt;number&gt;10&lt;/number&gt;&lt;section&gt;2722&lt;/section&gt;&lt;dates&gt;&lt;year&gt;2010&lt;/year&gt;&lt;/dates&gt;&lt;isbn&gt;00086223&lt;/isbn&gt;&lt;urls&gt;&lt;/urls&gt;&lt;electronic-resource-num&gt;10.1016/j.carbon.2010.03.068&lt;/electronic-resource-num&gt;&lt;/record&gt;&lt;/Cite&gt;&lt;/EndNote&gt;</w:instrText>
      </w:r>
      <w:r w:rsidR="00ED0916">
        <w:fldChar w:fldCharType="separate"/>
      </w:r>
      <w:r w:rsidR="00ED0916">
        <w:rPr>
          <w:noProof/>
        </w:rPr>
        <w:t>[54]</w:t>
      </w:r>
      <w:r w:rsidR="00ED0916">
        <w:fldChar w:fldCharType="end"/>
      </w:r>
    </w:p>
    <w:p w14:paraId="067416B8" w14:textId="30DFE471" w:rsidR="00ED0916" w:rsidRDefault="00ED0916" w:rsidP="0034230C">
      <w:r>
        <w:t xml:space="preserve">55. </w:t>
      </w:r>
      <w:r w:rsidR="006F4808">
        <w:fldChar w:fldCharType="begin"/>
      </w:r>
      <w:r w:rsidR="006F4808">
        <w:instrText xml:space="preserve"> ADDIN EN.CITE &lt;EndNote&gt;&lt;Cite&gt;&lt;Author&gt;Choi&lt;/Author&gt;&lt;Year&gt;2015&lt;/Year&gt;&lt;RecNum&gt;37602&lt;/RecNum&gt;&lt;DisplayText&gt;[55]&lt;/DisplayText&gt;&lt;record&gt;&lt;rec-number&gt;37602&lt;/rec-number&gt;&lt;foreign-keys&gt;&lt;key app="EN" db-id="r5ret2dtz5zsdced22nvf9tg0rrv0trsv2w9" timestamp="1633461534"&gt;37602&lt;/key&gt;&lt;/foreign-keys&gt;&lt;ref-type name="Journal Article"&gt;17&lt;/ref-type&gt;&lt;contributors&gt;&lt;authors&gt;&lt;author&gt;Choi, Yong-Ki&lt;/author&gt;&lt;author&gt;Park, Soo-Jin&lt;/author&gt;&lt;/authors&gt;&lt;/contributors&gt;&lt;titles&gt;&lt;title&gt;Hydrogen storage capacity of highly porous carbons synthesized from biomass-derived aerogels&lt;/title&gt;&lt;secondary-title&gt;Carbon letters&lt;/secondary-title&gt;&lt;/titles&gt;&lt;periodical&gt;&lt;full-title&gt;Carbon letters&lt;/full-title&gt;&lt;/periodical&gt;&lt;pages&gt;127-131&lt;/pages&gt;&lt;volume&gt;16&lt;/volume&gt;&lt;number&gt;2&lt;/number&gt;&lt;section&gt;127&lt;/section&gt;&lt;dates&gt;&lt;year&gt;2015&lt;/year&gt;&lt;/dates&gt;&lt;isbn&gt;1976-4251&lt;/isbn&gt;&lt;urls&gt;&lt;/urls&gt;&lt;electronic-resource-num&gt;10.5714/cl.2015.16.2.127&lt;/electronic-resource-num&gt;&lt;/record&gt;&lt;/Cite&gt;&lt;/EndNote&gt;</w:instrText>
      </w:r>
      <w:r w:rsidR="006F4808">
        <w:fldChar w:fldCharType="separate"/>
      </w:r>
      <w:r w:rsidR="006F4808">
        <w:rPr>
          <w:noProof/>
        </w:rPr>
        <w:t>[55]</w:t>
      </w:r>
      <w:r w:rsidR="006F4808">
        <w:fldChar w:fldCharType="end"/>
      </w:r>
    </w:p>
    <w:p w14:paraId="184B7F12" w14:textId="0E6CE0AD" w:rsidR="00A07CF6" w:rsidRDefault="00A07CF6" w:rsidP="0034230C">
      <w:r>
        <w:t xml:space="preserve">56. </w:t>
      </w:r>
      <w:r>
        <w:fldChar w:fldCharType="begin"/>
      </w:r>
      <w:r>
        <w:instrText xml:space="preserve"> ADDIN EN.CITE &lt;EndNote&gt;&lt;Cite&gt;&lt;Author&gt;Balathanigaimani&lt;/Author&gt;&lt;Year&gt;2009&lt;/Year&gt;&lt;RecNum&gt;37555&lt;/RecNum&gt;&lt;DisplayText&gt;[56]&lt;/DisplayText&gt;&lt;record&gt;&lt;rec-number&gt;37555&lt;/rec-number&gt;&lt;foreign-keys&gt;&lt;key app="EN" db-id="r5ret2dtz5zsdced22nvf9tg0rrv0trsv2w9" timestamp="1633461351"&gt;37555&lt;/key&gt;&lt;/foreign-keys&gt;&lt;ref-type name="Journal Article"&gt;17&lt;/ref-type&gt;&lt;contributors&gt;&lt;authors&gt;&lt;author&gt;Balathanigaimani, M. S.&lt;/author&gt;&lt;author&gt;Shim, Wang-Geun&lt;/author&gt;&lt;author&gt;Kim, Tak-Hee&lt;/author&gt;&lt;author&gt;Cho, Sung-June&lt;/author&gt;&lt;author&gt;Lee, Jae-Wook&lt;/author&gt;&lt;author&gt;Moon, Hee&lt;/author&gt;&lt;/authors&gt;&lt;/contributors&gt;&lt;titles&gt;&lt;title&gt;Hydrogen storage on highly porous novel corn grain-based carbon monoliths&lt;/title&gt;&lt;secondary-title&gt;Catalysis Today&lt;/secondary-title&gt;&lt;/titles&gt;&lt;pages&gt;234-240&lt;/pages&gt;&lt;volume&gt;146&lt;/volume&gt;&lt;number&gt;1-2&lt;/number&gt;&lt;section&gt;234&lt;/section&gt;&lt;dates&gt;&lt;year&gt;2009&lt;/year&gt;&lt;/dates&gt;&lt;isbn&gt;09205861&lt;/isbn&gt;&lt;urls&gt;&lt;/urls&gt;&lt;electronic-resource-num&gt;10.1016/j.cattod.2009.02.025&lt;/electronic-resource-num&gt;&lt;/record&gt;&lt;/Cite&gt;&lt;/EndNote&gt;</w:instrText>
      </w:r>
      <w:r>
        <w:fldChar w:fldCharType="separate"/>
      </w:r>
      <w:r>
        <w:rPr>
          <w:noProof/>
        </w:rPr>
        <w:t>[56]</w:t>
      </w:r>
      <w:r>
        <w:fldChar w:fldCharType="end"/>
      </w:r>
    </w:p>
    <w:p w14:paraId="01F40546" w14:textId="237F44CB" w:rsidR="00A07CF6" w:rsidRDefault="00A07CF6" w:rsidP="0034230C">
      <w:r>
        <w:t xml:space="preserve">57. </w:t>
      </w:r>
      <w:r w:rsidR="0052308E">
        <w:fldChar w:fldCharType="begin"/>
      </w:r>
      <w:r w:rsidR="0052308E">
        <w:instrText xml:space="preserve"> ADDIN EN.CITE &lt;EndNote&gt;&lt;Cite&gt;&lt;Author&gt;Kostoglou&lt;/Author&gt;&lt;Year&gt;2022&lt;/Year&gt;&lt;RecNum&gt;37564&lt;/RecNum&gt;&lt;DisplayText&gt;[57]&lt;/DisplayText&gt;&lt;record&gt;&lt;rec-number&gt;37564&lt;/rec-number&gt;&lt;foreign-keys&gt;&lt;key app="EN" db-id="r5ret2dtz5zsdced22nvf9tg0rrv0trsv2w9" timestamp="1633461381"&gt;37564&lt;/key&gt;&lt;/foreign-keys&gt;&lt;ref-type name="Journal Article"&gt;17&lt;/ref-type&gt;&lt;contributors&gt;&lt;authors&gt;&lt;author&gt;Kostoglou, Nikolaos&lt;/author&gt;&lt;author&gt;Koczwara, Christian&lt;/author&gt;&lt;author&gt;Stock, Sebastian&lt;/author&gt;&lt;author&gt;Tampaxis, Christos&lt;/author&gt;&lt;author&gt;Charalambopoulou, Georgia&lt;/author&gt;&lt;author&gt;Steriotis, Theodore&lt;/author&gt;&lt;author&gt;Paris, Oskar&lt;/author&gt;&lt;author&gt;Rebholz, Claus&lt;/author&gt;&lt;author&gt;Mitterer, Christian&lt;/author&gt;&lt;/authors&gt;&lt;/contributors&gt;&lt;titles&gt;&lt;title&gt;Nanoporous polymer-derived activated carbon for hydrogen adsorption and electrochemical energy storage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volume&gt;427&lt;/volume&gt;&lt;section&gt;131730&lt;/section&gt;&lt;dates&gt;&lt;year&gt;2022&lt;/year&gt;&lt;/dates&gt;&lt;isbn&gt;13858947&lt;/isbn&gt;&lt;urls&gt;&lt;/urls&gt;&lt;electronic-resource-num&gt;10.1016/j.cej.2021.131730&lt;/electronic-resource-num&gt;&lt;/record&gt;&lt;/Cite&gt;&lt;/EndNote&gt;</w:instrText>
      </w:r>
      <w:r w:rsidR="0052308E">
        <w:fldChar w:fldCharType="separate"/>
      </w:r>
      <w:r w:rsidR="0052308E">
        <w:rPr>
          <w:noProof/>
        </w:rPr>
        <w:t>[57]</w:t>
      </w:r>
      <w:r w:rsidR="0052308E">
        <w:fldChar w:fldCharType="end"/>
      </w:r>
    </w:p>
    <w:p w14:paraId="647EEBB9" w14:textId="0B5B68DC" w:rsidR="0052308E" w:rsidRDefault="0052308E" w:rsidP="0034230C">
      <w:r>
        <w:lastRenderedPageBreak/>
        <w:t xml:space="preserve">58. </w:t>
      </w:r>
      <w:r w:rsidR="007F3315">
        <w:fldChar w:fldCharType="begin"/>
      </w:r>
      <w:r w:rsidR="007F3315">
        <w:instrText xml:space="preserve"> ADDIN EN.CITE &lt;EndNote&gt;&lt;Cite&gt;&lt;Author&gt;Sun&lt;/Author&gt;&lt;Year&gt;2010&lt;/Year&gt;&lt;RecNum&gt;37562&lt;/RecNum&gt;&lt;DisplayText&gt;[58]&lt;/DisplayText&gt;&lt;record&gt;&lt;rec-number&gt;37562&lt;/rec-number&gt;&lt;foreign-keys&gt;&lt;key app="EN" db-id="r5ret2dtz5zsdced22nvf9tg0rrv0trsv2w9" timestamp="1633461375"&gt;37562&lt;/key&gt;&lt;/foreign-keys&gt;&lt;ref-type name="Journal Article"&gt;17&lt;/ref-type&gt;&lt;contributors&gt;&lt;authors&gt;&lt;author&gt;Sun, Yong&lt;/author&gt;&lt;author&gt;Webley, Paul A.&lt;/author&gt;&lt;/authors&gt;&lt;/contributors&gt;&lt;titles&gt;&lt;title&gt;Preparation of activated carbons from corncob with large specific surface area by a variety of chemical activators and their application in gas storage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883-892&lt;/pages&gt;&lt;volume&gt;162&lt;/volume&gt;&lt;number&gt;3&lt;/number&gt;&lt;section&gt;883&lt;/section&gt;&lt;dates&gt;&lt;year&gt;2010&lt;/year&gt;&lt;/dates&gt;&lt;isbn&gt;13858947&lt;/isbn&gt;&lt;urls&gt;&lt;/urls&gt;&lt;electronic-resource-num&gt;10.1016/j.cej.2010.06.031&lt;/electronic-resource-num&gt;&lt;/record&gt;&lt;/Cite&gt;&lt;/EndNote&gt;</w:instrText>
      </w:r>
      <w:r w:rsidR="007F3315">
        <w:fldChar w:fldCharType="separate"/>
      </w:r>
      <w:r w:rsidR="007F3315">
        <w:rPr>
          <w:noProof/>
        </w:rPr>
        <w:t>[58]</w:t>
      </w:r>
      <w:r w:rsidR="007F3315">
        <w:fldChar w:fldCharType="end"/>
      </w:r>
    </w:p>
    <w:p w14:paraId="4CD278A4" w14:textId="16149C76" w:rsidR="007F3315" w:rsidRDefault="007F3315" w:rsidP="0034230C">
      <w:r>
        <w:t xml:space="preserve">59. </w:t>
      </w:r>
      <w:r w:rsidR="00BC094D">
        <w:fldChar w:fldCharType="begin"/>
      </w:r>
      <w:r w:rsidR="00BC094D">
        <w:instrText xml:space="preserve"> ADDIN EN.CITE &lt;EndNote&gt;&lt;Cite&gt;&lt;Author&gt;Yang&lt;/Author&gt;&lt;Year&gt;2012&lt;/Year&gt;&lt;RecNum&gt;37596&lt;/RecNum&gt;&lt;DisplayText&gt;[59]&lt;/DisplayText&gt;&lt;record&gt;&lt;rec-number&gt;37596&lt;/rec-number&gt;&lt;foreign-keys&gt;&lt;key app="EN" db-id="r5ret2dtz5zsdced22nvf9tg0rrv0trsv2w9" timestamp="1633461513"&gt;37596&lt;/key&gt;&lt;/foreign-keys&gt;&lt;ref-type name="Journal Article"&gt;17&lt;/ref-type&gt;&lt;contributors&gt;&lt;authors&gt;&lt;author&gt;Yang, Seung Jae&lt;/author&gt;&lt;author&gt;Kim, Taehoon&lt;/author&gt;&lt;author&gt;Im, Ji Hyuk&lt;/author&gt;&lt;author&gt;Kim, Yern Seung&lt;/author&gt;&lt;author&gt;Lee, Kunsil&lt;/author&gt;&lt;author&gt;Jung, Haesol&lt;/author&gt;&lt;author&gt;Park, Chong Rae&lt;/author&gt;&lt;/authors&gt;&lt;/contributors&gt;&lt;titles&gt;&lt;title&gt;MOF-Derived Hierarchically Porous Carbon with Exceptional Porosity and Hydrogen Storage Capacity&lt;/title&gt;&lt;secondary-title&gt;Chemistry of Materials&lt;/secondary-title&gt;&lt;/titles&gt;&lt;periodical&gt;&lt;full-title&gt;Chemistry of Materials&lt;/full-title&gt;&lt;abbr-1&gt;Chem. Mater.&lt;/abbr-1&gt;&lt;abbr-2&gt;Chem Mater&lt;/abbr-2&gt;&lt;/periodical&gt;&lt;pages&gt;464-470&lt;/pages&gt;&lt;volume&gt;24&lt;/volume&gt;&lt;number&gt;3&lt;/number&gt;&lt;section&gt;464&lt;/section&gt;&lt;dates&gt;&lt;year&gt;2012&lt;/year&gt;&lt;/dates&gt;&lt;isbn&gt;0897-4756&amp;#xD;1520-5002&lt;/isbn&gt;&lt;urls&gt;&lt;/urls&gt;&lt;electronic-resource-num&gt;10.1021/cm202554j&lt;/electronic-resource-num&gt;&lt;/record&gt;&lt;/Cite&gt;&lt;/EndNote&gt;</w:instrText>
      </w:r>
      <w:r w:rsidR="00BC094D">
        <w:fldChar w:fldCharType="separate"/>
      </w:r>
      <w:r w:rsidR="00BC094D">
        <w:rPr>
          <w:noProof/>
        </w:rPr>
        <w:t>[59]</w:t>
      </w:r>
      <w:r w:rsidR="00BC094D">
        <w:fldChar w:fldCharType="end"/>
      </w:r>
    </w:p>
    <w:p w14:paraId="2FC3275F" w14:textId="54DE2A99" w:rsidR="00BC094D" w:rsidRDefault="00BC094D" w:rsidP="0034230C">
      <w:r>
        <w:t xml:space="preserve">60. </w:t>
      </w:r>
      <w:r>
        <w:fldChar w:fldCharType="begin"/>
      </w:r>
      <w:r>
        <w:instrText xml:space="preserve"> ADDIN EN.CITE &lt;EndNote&gt;&lt;Cite&gt;&lt;Author&gt;Peng&lt;/Author&gt;&lt;Year&gt;2020&lt;/Year&gt;&lt;RecNum&gt;37575&lt;/RecNum&gt;&lt;DisplayText&gt;[60]&lt;/DisplayText&gt;&lt;record&gt;&lt;rec-number&gt;37575&lt;/rec-number&gt;&lt;foreign-keys&gt;&lt;key app="EN" db-id="r5ret2dtz5zsdced22nvf9tg0rrv0trsv2w9" timestamp="1633461429"&gt;37575&lt;/key&gt;&lt;/foreign-keys&gt;&lt;ref-type name="Journal Article"&gt;17&lt;/ref-type&gt;&lt;contributors&gt;&lt;authors&gt;&lt;author&gt;Peng, Zifang&lt;/author&gt;&lt;author&gt;Xu, Ying&lt;/author&gt;&lt;author&gt;Luo, Weimin&lt;/author&gt;&lt;author&gt;Wang, Chenguang&lt;/author&gt;&lt;author&gt;Ma, Longlong&lt;/author&gt;&lt;/authors&gt;&lt;/contributors&gt;&lt;titles&gt;&lt;title&gt;Conversion of Biomass Wastes into Activated Carbons by Chemical Activation for Hydrogen Storage&lt;/title&gt;&lt;secondary-title&gt;ChemistrySelect&lt;/secondary-title&gt;&lt;/titles&gt;&lt;periodical&gt;&lt;full-title&gt;ChemistrySelect&lt;/full-title&gt;&lt;/periodical&gt;&lt;pages&gt;11221-11228&lt;/pages&gt;&lt;volume&gt;5&lt;/volume&gt;&lt;number&gt;36&lt;/number&gt;&lt;section&gt;11221&lt;/section&gt;&lt;dates&gt;&lt;year&gt;2020&lt;/year&gt;&lt;/dates&gt;&lt;isbn&gt;2365-6549&amp;#xD;2365-6549&lt;/isbn&gt;&lt;urls&gt;&lt;/urls&gt;&lt;electronic-resource-num&gt;10.1002/slct.202000877&lt;/electronic-resource-num&gt;&lt;/record&gt;&lt;/Cite&gt;&lt;/EndNote&gt;</w:instrText>
      </w:r>
      <w:r>
        <w:fldChar w:fldCharType="separate"/>
      </w:r>
      <w:r>
        <w:rPr>
          <w:noProof/>
        </w:rPr>
        <w:t>[60]</w:t>
      </w:r>
      <w:r>
        <w:fldChar w:fldCharType="end"/>
      </w:r>
    </w:p>
    <w:p w14:paraId="6A1517CE" w14:textId="36A39694" w:rsidR="00E62F05" w:rsidRDefault="00E62F05" w:rsidP="0034230C">
      <w:r>
        <w:t xml:space="preserve">61. </w:t>
      </w:r>
      <w:r>
        <w:fldChar w:fldCharType="begin"/>
      </w:r>
      <w:r>
        <w:instrText xml:space="preserve"> ADDIN EN.CITE &lt;EndNote&gt;&lt;Cite&gt;&lt;Author&gt;Chen&lt;/Author&gt;&lt;Year&gt;2019&lt;/Year&gt;&lt;RecNum&gt;37533&lt;/RecNum&gt;&lt;DisplayText&gt;[61]&lt;/DisplayText&gt;&lt;record&gt;&lt;rec-number&gt;37533&lt;/rec-number&gt;&lt;foreign-keys&gt;&lt;key app="EN" db-id="r5ret2dtz5zsdced22nvf9tg0rrv0trsv2w9" timestamp="1633461263"&gt;37533&lt;/key&gt;&lt;/foreign-keys&gt;&lt;ref-type name="Journal Article"&gt;17&lt;/ref-type&gt;&lt;contributors&gt;&lt;authors&gt;&lt;author&gt;Chen, T.&lt;/author&gt;&lt;author&gt;Zhou, Y.&lt;/author&gt;&lt;author&gt;Luo, L.&lt;/author&gt;&lt;author&gt;Wu, X.&lt;/author&gt;&lt;author&gt;Li, Z.&lt;/author&gt;&lt;author&gt;Fan, M.&lt;/author&gt;&lt;author&gt;Zhao, W.&lt;/author&gt;&lt;/authors&gt;&lt;/contributors&gt;&lt;titles&gt;&lt;title&gt;Preparation and characterization of heteroatom self-doped activated biocarbons as hydrogen storage and supercapacitor electrode materials&lt;/title&gt;&lt;secondary-title&gt;Electrochimica Acta&lt;/secondary-title&gt;&lt;/titles&gt;&lt;periodical&gt;&lt;full-title&gt;Electrochimica Acta&lt;/full-title&gt;&lt;abbr-1&gt;Electrochim. Acta&lt;/abbr-1&gt;&lt;abbr-2&gt;Electrochim Acta&lt;/abbr-2&gt;&lt;/periodical&gt;&lt;volume&gt;325&lt;/volume&gt;&lt;section&gt;134941&lt;/section&gt;&lt;dates&gt;&lt;year&gt;2019&lt;/year&gt;&lt;/dates&gt;&lt;isbn&gt;00134686&lt;/isbn&gt;&lt;urls&gt;&lt;/urls&gt;&lt;electronic-resource-num&gt;10.1016/j.electacta.2019.134941&lt;/electronic-resource-num&gt;&lt;/record&gt;&lt;/Cite&gt;&lt;/EndNote&gt;</w:instrText>
      </w:r>
      <w:r>
        <w:fldChar w:fldCharType="separate"/>
      </w:r>
      <w:r>
        <w:rPr>
          <w:noProof/>
        </w:rPr>
        <w:t>[61]</w:t>
      </w:r>
      <w:r>
        <w:fldChar w:fldCharType="end"/>
      </w:r>
    </w:p>
    <w:p w14:paraId="3CD47618" w14:textId="14B0327E" w:rsidR="00E62F05" w:rsidRDefault="00E62F05" w:rsidP="0034230C">
      <w:r>
        <w:t xml:space="preserve">62. </w:t>
      </w:r>
      <w:r w:rsidR="00DC056F">
        <w:fldChar w:fldCharType="begin"/>
      </w:r>
      <w:r w:rsidR="00DC056F">
        <w:instrText xml:space="preserve"> ADDIN EN.CITE &lt;EndNote&gt;&lt;Cite&gt;&lt;Author&gt;Alam&lt;/Author&gt;&lt;Year&gt;2010&lt;/Year&gt;&lt;RecNum&gt;37584&lt;/RecNum&gt;&lt;DisplayText&gt;[62]&lt;/DisplayText&gt;&lt;record&gt;&lt;rec-number&gt;37584&lt;/rec-number&gt;&lt;foreign-keys&gt;&lt;key app="EN" db-id="r5ret2dtz5zsdced22nvf9tg0rrv0trsv2w9" timestamp="1633461466"&gt;37584&lt;/key&gt;&lt;/foreign-keys&gt;&lt;ref-type name="Journal Article"&gt;17&lt;/ref-type&gt;&lt;contributors&gt;&lt;authors&gt;&lt;author&gt;Alam, Nurul&lt;/author&gt;&lt;author&gt;Mokaya, Robert&lt;/author&gt;&lt;/authors&gt;&lt;/contributors&gt;&lt;titles&gt;&lt;title&gt;Evolution of optimal porosity for improved hydrogen storage in templated zeolite-like carbons&lt;/title&gt;&lt;secondary-title&gt;Energy &amp;amp; Environmental Science&lt;/secondary-title&gt;&lt;/titles&gt;&lt;periodical&gt;&lt;full-title&gt;Energy &amp;amp; Environmental Science&lt;/full-title&gt;&lt;/periodical&gt;&lt;volume&gt;3&lt;/volume&gt;&lt;number&gt;11&lt;/number&gt;&lt;section&gt;1773&lt;/section&gt;&lt;dates&gt;&lt;year&gt;2010&lt;/year&gt;&lt;/dates&gt;&lt;isbn&gt;1754-5692&amp;#xD;1754-5706&lt;/isbn&gt;&lt;urls&gt;&lt;/urls&gt;&lt;electronic-resource-num&gt;10.1039/c0ee00154f&lt;/electronic-resource-num&gt;&lt;/record&gt;&lt;/Cite&gt;&lt;/EndNote&gt;</w:instrText>
      </w:r>
      <w:r w:rsidR="00DC056F">
        <w:fldChar w:fldCharType="separate"/>
      </w:r>
      <w:r w:rsidR="00DC056F">
        <w:rPr>
          <w:noProof/>
        </w:rPr>
        <w:t>[62]</w:t>
      </w:r>
      <w:r w:rsidR="00DC056F">
        <w:fldChar w:fldCharType="end"/>
      </w:r>
    </w:p>
    <w:p w14:paraId="468DD07C" w14:textId="64390006" w:rsidR="00DC056F" w:rsidRDefault="00DC056F" w:rsidP="0034230C">
      <w:r>
        <w:t xml:space="preserve">63. </w:t>
      </w:r>
      <w:r w:rsidR="007B112D">
        <w:fldChar w:fldCharType="begin"/>
      </w:r>
      <w:r w:rsidR="007B112D">
        <w:instrText xml:space="preserve"> ADDIN EN.CITE &lt;EndNote&gt;&lt;Cite&gt;&lt;Author&gt;Masika&lt;/Author&gt;&lt;Year&gt;2014&lt;/Year&gt;&lt;RecNum&gt;37588&lt;/RecNum&gt;&lt;DisplayText&gt;[63]&lt;/DisplayText&gt;&lt;record&gt;&lt;rec-number&gt;37588&lt;/rec-number&gt;&lt;foreign-keys&gt;&lt;key app="EN" db-id="r5ret2dtz5zsdced22nvf9tg0rrv0trsv2w9" timestamp="1633461482"&gt;37588&lt;/key&gt;&lt;/foreign-keys&gt;&lt;ref-type name="Journal Article"&gt;17&lt;/ref-type&gt;&lt;contributors&gt;&lt;authors&gt;&lt;author&gt;Masika, Eric&lt;/author&gt;&lt;author&gt;Mokaya, Robert&lt;/author&gt;&lt;/authors&gt;&lt;/contributors&gt;&lt;titles&gt;&lt;title&gt;Exceptional gravimetric and volumetric hydrogen storage for densified zeolite templated carbons with high mechanical stability&lt;/title&gt;&lt;secondary-title&gt;Energy &amp;amp; Environmental Science&lt;/secondary-title&gt;&lt;/titles&gt;&lt;periodical&gt;&lt;full-title&gt;Energy &amp;amp; Environmental Science&lt;/full-title&gt;&lt;/periodical&gt;&lt;pages&gt;427-434&lt;/pages&gt;&lt;volume&gt;7&lt;/volume&gt;&lt;number&gt;1&lt;/number&gt;&lt;section&gt;427&lt;/section&gt;&lt;dates&gt;&lt;year&gt;2014&lt;/year&gt;&lt;/dates&gt;&lt;isbn&gt;1754-5692&amp;#xD;1754-5706&lt;/isbn&gt;&lt;urls&gt;&lt;/urls&gt;&lt;electronic-resource-num&gt;10.1039/c3ee42239a&lt;/electronic-resource-num&gt;&lt;/record&gt;&lt;/Cite&gt;&lt;/EndNote&gt;</w:instrText>
      </w:r>
      <w:r w:rsidR="007B112D">
        <w:fldChar w:fldCharType="separate"/>
      </w:r>
      <w:r w:rsidR="007B112D">
        <w:rPr>
          <w:noProof/>
        </w:rPr>
        <w:t>[63]</w:t>
      </w:r>
      <w:r w:rsidR="007B112D">
        <w:fldChar w:fldCharType="end"/>
      </w:r>
    </w:p>
    <w:p w14:paraId="79C2D273" w14:textId="4088990E" w:rsidR="007B112D" w:rsidRDefault="007B112D" w:rsidP="0034230C">
      <w:r>
        <w:t xml:space="preserve">64. </w:t>
      </w:r>
      <w:r>
        <w:fldChar w:fldCharType="begin"/>
      </w:r>
      <w:r>
        <w:instrText xml:space="preserve"> ADDIN EN.CITE &lt;EndNote&gt;&lt;Cite&gt;&lt;Author&gt;Sevilla&lt;/Author&gt;&lt;Year&gt;2011&lt;/Year&gt;&lt;RecNum&gt;37585&lt;/RecNum&gt;&lt;DisplayText&gt;[64]&lt;/DisplayText&gt;&lt;record&gt;&lt;rec-number&gt;37585&lt;/rec-number&gt;&lt;foreign-keys&gt;&lt;key app="EN" db-id="r5ret2dtz5zsdced22nvf9tg0rrv0trsv2w9" timestamp="1633461471"&gt;37585&lt;/key&gt;&lt;/foreign-keys&gt;&lt;ref-type name="Journal Article"&gt;17&lt;/ref-type&gt;&lt;contributors&gt;&lt;authors&gt;&lt;author&gt;Sevilla, Marta&lt;/author&gt;&lt;author&gt;Mokaya, Robert&lt;/author&gt;&lt;author&gt;Fuertes, Antonio B.&lt;/author&gt;&lt;/authors&gt;&lt;/contributors&gt;&lt;titles&gt;&lt;title&gt;Ultrahigh surface area polypyrrole-based carbons with superior performance for hydrogen storage&lt;/title&gt;&lt;secondary-title&gt;Energy &amp;amp; Environmental Science&lt;/secondary-title&gt;&lt;/titles&gt;&lt;periodical&gt;&lt;full-title&gt;Energy &amp;amp; Environmental Science&lt;/full-title&gt;&lt;/periodical&gt;&lt;volume&gt;4&lt;/volume&gt;&lt;number&gt;8&lt;/number&gt;&lt;section&gt;2930&lt;/section&gt;&lt;dates&gt;&lt;year&gt;2011&lt;/year&gt;&lt;/dates&gt;&lt;isbn&gt;1754-5692&amp;#xD;1754-5706&lt;/isbn&gt;&lt;urls&gt;&lt;/urls&gt;&lt;electronic-resource-num&gt;10.1039/c1ee01608c&lt;/electronic-resource-num&gt;&lt;/record&gt;&lt;/Cite&gt;&lt;/EndNote&gt;</w:instrText>
      </w:r>
      <w:r>
        <w:fldChar w:fldCharType="separate"/>
      </w:r>
      <w:r>
        <w:rPr>
          <w:noProof/>
        </w:rPr>
        <w:t>[64]</w:t>
      </w:r>
      <w:r>
        <w:fldChar w:fldCharType="end"/>
      </w:r>
    </w:p>
    <w:p w14:paraId="536487B3" w14:textId="6C78AEBA" w:rsidR="007B112D" w:rsidRDefault="008E138D" w:rsidP="0034230C">
      <w:r>
        <w:t xml:space="preserve">65. </w:t>
      </w:r>
      <w:r>
        <w:fldChar w:fldCharType="begin"/>
      </w:r>
      <w:r>
        <w:instrText xml:space="preserve"> ADDIN EN.CITE &lt;EndNote&gt;&lt;Cite&gt;&lt;Author&gt;Bicil&lt;/Author&gt;&lt;Year&gt;2021&lt;/Year&gt;&lt;RecNum&gt;37578&lt;/RecNum&gt;&lt;DisplayText&gt;[65]&lt;/DisplayText&gt;&lt;record&gt;&lt;rec-number&gt;37578&lt;/rec-number&gt;&lt;foreign-keys&gt;&lt;key app="EN" db-id="r5ret2dtz5zsdced22nvf9tg0rrv0trsv2w9" timestamp="1633461437"&gt;37578&lt;/key&gt;&lt;/foreign-keys&gt;&lt;ref-type name="Journal Article"&gt;17&lt;/ref-type&gt;&lt;contributors&gt;&lt;authors&gt;&lt;author&gt;Bicil, Zeynep&lt;/author&gt;&lt;author&gt;Doğan, Mehmet&lt;/author&gt;&lt;/authors&gt;&lt;/contributors&gt;&lt;titles&gt;&lt;title&gt;Characterization of Activated Carbons Prepared from Almond Shells and Their Hydrogen Storage Properties&lt;/title&gt;&lt;secondary-title&gt;Energy &amp;amp; Fuels&lt;/secondary-title&gt;&lt;/titles&gt;&lt;periodical&gt;&lt;full-title&gt;Energy &amp;amp; Fuels&lt;/full-title&gt;&lt;/periodical&gt;&lt;pages&gt;10227-10240&lt;/pages&gt;&lt;volume&gt;35&lt;/volume&gt;&lt;number&gt;12&lt;/number&gt;&lt;section&gt;10227&lt;/section&gt;&lt;dates&gt;&lt;year&gt;2021&lt;/year&gt;&lt;/dates&gt;&lt;isbn&gt;0887-0624&amp;#xD;1520-5029&lt;/isbn&gt;&lt;urls&gt;&lt;/urls&gt;&lt;electronic-resource-num&gt;10.1021/acs.energyfuels.1c00795&lt;/electronic-resource-num&gt;&lt;/record&gt;&lt;/Cite&gt;&lt;/EndNote&gt;</w:instrText>
      </w:r>
      <w:r>
        <w:fldChar w:fldCharType="separate"/>
      </w:r>
      <w:r>
        <w:rPr>
          <w:noProof/>
        </w:rPr>
        <w:t>[65]</w:t>
      </w:r>
      <w:r>
        <w:fldChar w:fldCharType="end"/>
      </w:r>
    </w:p>
    <w:p w14:paraId="6CD3F686" w14:textId="73F06B7B" w:rsidR="00FA0FED" w:rsidRDefault="00FA0FED" w:rsidP="0034230C">
      <w:r>
        <w:t xml:space="preserve">66. </w:t>
      </w:r>
      <w:r>
        <w:fldChar w:fldCharType="begin"/>
      </w:r>
      <w:r>
        <w:instrText xml:space="preserve"> ADDIN EN.CITE &lt;EndNote&gt;&lt;Cite&gt;&lt;Author&gt;Mishra&lt;/Author&gt;&lt;Year&gt;2021&lt;/Year&gt;&lt;RecNum&gt;37579&lt;/RecNum&gt;&lt;DisplayText&gt;[66]&lt;/DisplayText&gt;&lt;record&gt;&lt;rec-number&gt;37579&lt;/rec-number&gt;&lt;foreign-keys&gt;&lt;key app="EN" db-id="r5ret2dtz5zsdced22nvf9tg0rrv0trsv2w9" timestamp="1633461440"&gt;37579&lt;/key&gt;&lt;/foreign-keys&gt;&lt;ref-type name="Journal Article"&gt;17&lt;/ref-type&gt;&lt;contributors&gt;&lt;authors&gt;&lt;author&gt;Mishra, Ranjit&lt;/author&gt;&lt;author&gt;Prasad, Pushp Raj&lt;/author&gt;&lt;author&gt;Panda, Prajnashree&lt;/author&gt;&lt;author&gt;Barman, Sudip&lt;/author&gt;&lt;/authors&gt;&lt;/contributors&gt;&lt;titles&gt;&lt;title&gt;Highly Porous Activated N-Doped Carbon as an Ideal Electrode Material for Capacitive Energy Storage and Physisorption of H2, CO2, and CH4&lt;/title&gt;&lt;secondary-title&gt;Energy &amp;amp; Fuels&lt;/secondary-title&gt;&lt;/titles&gt;&lt;periodical&gt;&lt;full-title&gt;Energy &amp;amp; Fuels&lt;/full-title&gt;&lt;/periodical&gt;&lt;pages&gt;14177-14187&lt;/pages&gt;&lt;volume&gt;35&lt;/volume&gt;&lt;number&gt;17&lt;/number&gt;&lt;section&gt;14177&lt;/section&gt;&lt;dates&gt;&lt;year&gt;2021&lt;/year&gt;&lt;/dates&gt;&lt;isbn&gt;0887-0624&amp;#xD;1520-5029&lt;/isbn&gt;&lt;urls&gt;&lt;/urls&gt;&lt;electronic-resource-num&gt;10.1021/acs.energyfuels.1c02051&lt;/electronic-resource-num&gt;&lt;/record&gt;&lt;/Cite&gt;&lt;/EndNote&gt;</w:instrText>
      </w:r>
      <w:r>
        <w:fldChar w:fldCharType="separate"/>
      </w:r>
      <w:r>
        <w:rPr>
          <w:noProof/>
        </w:rPr>
        <w:t>[66]</w:t>
      </w:r>
      <w:r>
        <w:fldChar w:fldCharType="end"/>
      </w:r>
    </w:p>
    <w:p w14:paraId="69584352" w14:textId="2AD506CB" w:rsidR="00FA0FED" w:rsidRDefault="00FA0FED" w:rsidP="0034230C">
      <w:r>
        <w:t xml:space="preserve">67. </w:t>
      </w:r>
      <w:r>
        <w:fldChar w:fldCharType="begin"/>
      </w:r>
      <w:r>
        <w:instrText xml:space="preserve"> ADDIN EN.CITE &lt;EndNote&gt;&lt;Cite&gt;&lt;Author&gt;Wei&lt;/Author&gt;&lt;Year&gt;2020&lt;/Year&gt;&lt;RecNum&gt;37612&lt;/RecNum&gt;&lt;DisplayText&gt;[67]&lt;/DisplayText&gt;&lt;record&gt;&lt;rec-number&gt;37612&lt;/rec-number&gt;&lt;foreign-keys&gt;&lt;key app="EN" db-id="r5ret2dtz5zsdced22nvf9tg0rrv0trsv2w9" timestamp="1633461564"&gt;37612&lt;/key&gt;&lt;/foreign-keys&gt;&lt;ref-type name="Journal Article"&gt;17&lt;/ref-type&gt;&lt;contributors&gt;&lt;authors&gt;&lt;author&gt;Wei, Jun&lt;/author&gt;&lt;author&gt;Zhao, Jianbo&lt;/author&gt;&lt;author&gt;Cai, Di&lt;/author&gt;&lt;author&gt;Ren, Wenqiang&lt;/author&gt;&lt;author&gt;Cao, Hui&lt;/author&gt;&lt;author&gt;Tan, Tianwei&lt;/author&gt;&lt;/authors&gt;&lt;/contributors&gt;&lt;titles&gt;&lt;title&gt;Synthesis of micro/meso porous carbon for ultrahigh hydrogen adsorption using cross-linked polyaspartic acid&lt;/title&gt;&lt;secondary-title&gt;Frontiers of Chemical Science and Engineering&lt;/secondary-title&gt;&lt;/titles&gt;&lt;periodical&gt;&lt;full-title&gt;Frontiers of Chemical Science and Engineering&lt;/full-title&gt;&lt;/periodical&gt;&lt;pages&gt;857-867&lt;/pages&gt;&lt;volume&gt;14&lt;/volume&gt;&lt;number&gt;5&lt;/number&gt;&lt;section&gt;857&lt;/section&gt;&lt;dates&gt;&lt;year&gt;2020&lt;/year&gt;&lt;/dates&gt;&lt;isbn&gt;2095-0179&amp;#xD;2095-0187&lt;/isbn&gt;&lt;urls&gt;&lt;/urls&gt;&lt;electronic-resource-num&gt;10.1007/s11705-019-1880-6&lt;/electronic-resource-num&gt;&lt;/record&gt;&lt;/Cite&gt;&lt;/EndNote&gt;</w:instrText>
      </w:r>
      <w:r>
        <w:fldChar w:fldCharType="separate"/>
      </w:r>
      <w:r>
        <w:rPr>
          <w:noProof/>
        </w:rPr>
        <w:t>[67]</w:t>
      </w:r>
      <w:r>
        <w:fldChar w:fldCharType="end"/>
      </w:r>
    </w:p>
    <w:p w14:paraId="497251B8" w14:textId="167FB6D9" w:rsidR="00FC6AA3" w:rsidRDefault="00FC6AA3" w:rsidP="0034230C">
      <w:r>
        <w:t xml:space="preserve">68. </w:t>
      </w:r>
      <w:r>
        <w:fldChar w:fldCharType="begin"/>
      </w:r>
      <w:r>
        <w:instrText xml:space="preserve"> ADDIN EN.CITE &lt;EndNote&gt;&lt;Cite&gt;&lt;Author&gt;Ariharan&lt;/Author&gt;&lt;Year&gt;2018&lt;/Year&gt;&lt;RecNum&gt;37550&lt;/RecNum&gt;&lt;DisplayText&gt;[68]&lt;/DisplayText&gt;&lt;record&gt;&lt;rec-number&gt;37550&lt;/rec-number&gt;&lt;foreign-keys&gt;&lt;key app="EN" db-id="r5ret2dtz5zsdced22nvf9tg0rrv0trsv2w9" timestamp="1633461330"&gt;37550&lt;/key&gt;&lt;/foreign-keys&gt;&lt;ref-type name="Journal Article"&gt;17&lt;/ref-type&gt;&lt;contributors&gt;&lt;authors&gt;&lt;author&gt;Ariharan, Arjunan&lt;/author&gt;&lt;author&gt;Viswanathan, Balasubramanian&lt;/author&gt;&lt;author&gt;Nandhakumar, Vaiyapuri&lt;/author&gt;&lt;/authors&gt;&lt;/contributors&gt;&lt;titles&gt;&lt;title&gt;Nitrogen-incorporated carbon nanotube derived from polystyrene and polypyrrole as hydrogen storage material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5077-5088&lt;/pages&gt;&lt;volume&gt;43&lt;/volume&gt;&lt;number&gt;10&lt;/number&gt;&lt;section&gt;5077&lt;/section&gt;&lt;dates&gt;&lt;year&gt;2018&lt;/year&gt;&lt;/dates&gt;&lt;isbn&gt;03603199&lt;/isbn&gt;&lt;urls&gt;&lt;/urls&gt;&lt;electronic-resource-num&gt;10.1016/j.ijhydene.2018.01.110&lt;/electronic-resource-num&gt;&lt;/record&gt;&lt;/Cite&gt;&lt;/EndNote&gt;</w:instrText>
      </w:r>
      <w:r>
        <w:fldChar w:fldCharType="separate"/>
      </w:r>
      <w:r>
        <w:rPr>
          <w:noProof/>
        </w:rPr>
        <w:t>[68]</w:t>
      </w:r>
      <w:r>
        <w:fldChar w:fldCharType="end"/>
      </w:r>
    </w:p>
    <w:p w14:paraId="3C96691E" w14:textId="54F88C56" w:rsidR="002A4D81" w:rsidRDefault="002A4D81" w:rsidP="0034230C">
      <w:r>
        <w:t xml:space="preserve">69. </w:t>
      </w:r>
      <w:r>
        <w:fldChar w:fldCharType="begin"/>
      </w:r>
      <w:r>
        <w:instrText xml:space="preserve"> ADDIN EN.CITE &lt;EndNote&gt;&lt;Cite&gt;&lt;Author&gt;Armandi&lt;/Author&gt;&lt;Year&gt;2011&lt;/Year&gt;&lt;RecNum&gt;37541&lt;/RecNum&gt;&lt;DisplayText&gt;[69]&lt;/DisplayText&gt;&lt;record&gt;&lt;rec-number&gt;37541&lt;/rec-number&gt;&lt;foreign-keys&gt;&lt;key app="EN" db-id="r5ret2dtz5zsdced22nvf9tg0rrv0trsv2w9" timestamp="1633461292"&gt;37541&lt;/key&gt;&lt;/foreign-keys&gt;&lt;ref-type name="Journal Article"&gt;17&lt;/ref-type&gt;&lt;contributors&gt;&lt;authors&gt;&lt;author&gt;Armandi, M.&lt;/author&gt;&lt;author&gt;Bonelli, B.&lt;/author&gt;&lt;author&gt;Cho, K.&lt;/author&gt;&lt;author&gt;Ryoo, R.&lt;/author&gt;&lt;author&gt;Garrone, E.&lt;/author&gt;&lt;/authors&gt;&lt;/contributors&gt;&lt;titles&gt;&lt;title&gt;Study of hydrogen physisorption on nanoporous carbon materials of different origin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7937-7943&lt;/pages&gt;&lt;volume&gt;36&lt;/volume&gt;&lt;number&gt;13&lt;/number&gt;&lt;section&gt;7937&lt;/section&gt;&lt;dates&gt;&lt;year&gt;2011&lt;/year&gt;&lt;/dates&gt;&lt;isbn&gt;03603199&lt;/isbn&gt;&lt;urls&gt;&lt;/urls&gt;&lt;electronic-resource-num&gt;10.1016/j.ijhydene.2011.01.049&lt;/electronic-resource-num&gt;&lt;/record&gt;&lt;/Cite&gt;&lt;/EndNote&gt;</w:instrText>
      </w:r>
      <w:r>
        <w:fldChar w:fldCharType="separate"/>
      </w:r>
      <w:r>
        <w:rPr>
          <w:noProof/>
        </w:rPr>
        <w:t>[69]</w:t>
      </w:r>
      <w:r>
        <w:fldChar w:fldCharType="end"/>
      </w:r>
    </w:p>
    <w:p w14:paraId="5E2CA345" w14:textId="280AB218" w:rsidR="002A4D81" w:rsidRDefault="002A4D81" w:rsidP="0034230C">
      <w:r>
        <w:t xml:space="preserve">70. </w:t>
      </w:r>
      <w:r>
        <w:fldChar w:fldCharType="begin"/>
      </w:r>
      <w:r>
        <w:instrText xml:space="preserve"> ADDIN EN.CITE &lt;EndNote&gt;&lt;Cite&gt;&lt;Author&gt;Hu&lt;/Author&gt;&lt;Year&gt;2021&lt;/Year&gt;&lt;RecNum&gt;37554&lt;/RecNum&gt;&lt;DisplayText&gt;[70]&lt;/DisplayText&gt;&lt;record&gt;&lt;rec-number&gt;37554&lt;/rec-number&gt;&lt;foreign-keys&gt;&lt;key app="EN" db-id="r5ret2dtz5zsdced22nvf9tg0rrv0trsv2w9" timestamp="1633461346"&gt;37554&lt;/key&gt;&lt;/foreign-keys&gt;&lt;ref-type name="Journal Article"&gt;17&lt;/ref-type&gt;&lt;contributors&gt;&lt;authors&gt;&lt;author&gt;Hu, Wenqiang&lt;/author&gt;&lt;author&gt;Li, Yao&lt;/author&gt;&lt;author&gt;Zheng, Mingtao&lt;/author&gt;&lt;author&gt;Xiao, Yong&lt;/author&gt;&lt;author&gt;Dong, Hanwu&lt;/author&gt;&lt;author&gt;Liang, Yeru&lt;/author&gt;&lt;author&gt;Hu, Hang&lt;/author&gt;&lt;author&gt;Liu, Yingliang&lt;/author&gt;&lt;/authors&gt;&lt;/contributors&gt;&lt;titles&gt;&lt;title&gt;Degradation of biomass components to prepare porous carbon for exceptional hydrogen storage capacity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5418-5426&lt;/pages&gt;&lt;volume&gt;46&lt;/volume&gt;&lt;number&gt;7&lt;/number&gt;&lt;section&gt;5418&lt;/section&gt;&lt;dates&gt;&lt;year&gt;2021&lt;/year&gt;&lt;/dates&gt;&lt;isbn&gt;03603199&lt;/isbn&gt;&lt;urls&gt;&lt;/urls&gt;&lt;electronic-resource-num&gt;10.1016/j.ijhydene.2020.11.015&lt;/electronic-resource-num&gt;&lt;/record&gt;&lt;/Cite&gt;&lt;/EndNote&gt;</w:instrText>
      </w:r>
      <w:r>
        <w:fldChar w:fldCharType="separate"/>
      </w:r>
      <w:r>
        <w:rPr>
          <w:noProof/>
        </w:rPr>
        <w:t>[70]</w:t>
      </w:r>
      <w:r>
        <w:fldChar w:fldCharType="end"/>
      </w:r>
    </w:p>
    <w:p w14:paraId="3D5F0E9F" w14:textId="3899EF4E" w:rsidR="00882323" w:rsidRDefault="00882323" w:rsidP="0034230C">
      <w:r>
        <w:t>71.</w:t>
      </w:r>
      <w:r w:rsidR="00C417B0">
        <w:t xml:space="preserve"> </w:t>
      </w:r>
      <w:r w:rsidR="00C417B0">
        <w:fldChar w:fldCharType="begin"/>
      </w:r>
      <w:r w:rsidR="00C417B0">
        <w:instrText xml:space="preserve"> ADDIN EN.CITE &lt;EndNote&gt;&lt;Cite&gt;&lt;Author&gt;Li&lt;/Author&gt;&lt;Year&gt;2017&lt;/Year&gt;&lt;RecNum&gt;37548&lt;/RecNum&gt;&lt;DisplayText&gt;[71]&lt;/DisplayText&gt;&lt;record&gt;&lt;rec-number&gt;37548&lt;/rec-number&gt;&lt;foreign-keys&gt;&lt;key app="EN" db-id="r5ret2dtz5zsdced22nvf9tg0rrv0trsv2w9" timestamp="1633461323"&gt;37548&lt;/key&gt;&lt;/foreign-keys&gt;&lt;ref-type name="Journal Article"&gt;17&lt;/ref-type&gt;&lt;contributors&gt;&lt;authors&gt;&lt;author&gt;Li, Kunquan&lt;/author&gt;&lt;author&gt;Tao, Shiyun&lt;/author&gt;&lt;author&gt;Li, Jun&lt;/author&gt;&lt;author&gt;Wang, Xiaohua&lt;/author&gt;&lt;/authors&gt;&lt;/contributors&gt;&lt;titles&gt;&lt;title&gt;Controllable Fe introduction into ordered mesoporous carbon with interconnected small pores for investigating Fe doping effect on hydrogen adsorption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4733-4740&lt;/pages&gt;&lt;volume&gt;42&lt;/volume&gt;&lt;number&gt;8&lt;/number&gt;&lt;section&gt;4733&lt;/section&gt;&lt;dates&gt;&lt;year&gt;2017&lt;/year&gt;&lt;/dates&gt;&lt;isbn&gt;03603199&lt;/isbn&gt;&lt;urls&gt;&lt;/urls&gt;&lt;electronic-resource-num&gt;10.1016/j.ijhydene.2016.11.080&lt;/electronic-resource-num&gt;&lt;/record&gt;&lt;/Cite&gt;&lt;/EndNote&gt;</w:instrText>
      </w:r>
      <w:r w:rsidR="00C417B0">
        <w:fldChar w:fldCharType="separate"/>
      </w:r>
      <w:r w:rsidR="00C417B0">
        <w:rPr>
          <w:noProof/>
        </w:rPr>
        <w:t>[71]</w:t>
      </w:r>
      <w:r w:rsidR="00C417B0">
        <w:fldChar w:fldCharType="end"/>
      </w:r>
    </w:p>
    <w:p w14:paraId="047E5922" w14:textId="776F1728" w:rsidR="00C417B0" w:rsidRDefault="00C417B0" w:rsidP="0034230C">
      <w:r>
        <w:t xml:space="preserve">72. </w:t>
      </w:r>
      <w:r w:rsidR="004130CE">
        <w:t xml:space="preserve"> </w:t>
      </w:r>
      <w:r w:rsidR="004130CE">
        <w:fldChar w:fldCharType="begin"/>
      </w:r>
      <w:r w:rsidR="004130CE">
        <w:instrText xml:space="preserve"> ADDIN EN.CITE &lt;EndNote&gt;&lt;Cite&gt;&lt;Author&gt;Pedicini&lt;/Author&gt;&lt;Year&gt;2020&lt;/Year&gt;&lt;RecNum&gt;37552&lt;/RecNum&gt;&lt;DisplayText&gt;[72]&lt;/DisplayText&gt;&lt;record&gt;&lt;rec-number&gt;37552&lt;/rec-number&gt;&lt;foreign-keys&gt;&lt;key app="EN" db-id="r5ret2dtz5zsdced22nvf9tg0rrv0trsv2w9" timestamp="1633461339"&gt;37552&lt;/key&gt;&lt;/foreign-keys&gt;&lt;ref-type name="Journal Article"&gt;17&lt;/ref-type&gt;&lt;contributors&gt;&lt;authors&gt;&lt;author&gt;Pedicini, Rolando&lt;/author&gt;&lt;author&gt;Maisano, Susanna&lt;/author&gt;&lt;author&gt;Chiodo, Vitaliano&lt;/author&gt;&lt;author&gt;Conte, Giuseppe&lt;/author&gt;&lt;author&gt;Policicchio, Alfonso&lt;/author&gt;&lt;author&gt;Agostino, Raffaele G.&lt;/author&gt;&lt;/authors&gt;&lt;/contributors&gt;&lt;titles&gt;&lt;title&gt;Posidonia Oceanica and Wood chips activated carbon as interesting materials for hydrogen storage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14038-14047&lt;/pages&gt;&lt;volume&gt;45&lt;/volume&gt;&lt;number&gt;27&lt;/number&gt;&lt;section&gt;14038&lt;/section&gt;&lt;dates&gt;&lt;year&gt;2020&lt;/year&gt;&lt;/dates&gt;&lt;isbn&gt;03603199&lt;/isbn&gt;&lt;urls&gt;&lt;/urls&gt;&lt;electronic-resource-num&gt;10.1016/j.ijhydene.2020.03.130&lt;/electronic-resource-num&gt;&lt;/record&gt;&lt;/Cite&gt;&lt;/EndNote&gt;</w:instrText>
      </w:r>
      <w:r w:rsidR="004130CE">
        <w:fldChar w:fldCharType="separate"/>
      </w:r>
      <w:r w:rsidR="004130CE">
        <w:rPr>
          <w:noProof/>
        </w:rPr>
        <w:t>[72]</w:t>
      </w:r>
      <w:r w:rsidR="004130CE">
        <w:fldChar w:fldCharType="end"/>
      </w:r>
    </w:p>
    <w:p w14:paraId="7BD843B4" w14:textId="428967B0" w:rsidR="004130CE" w:rsidRDefault="004130CE" w:rsidP="0034230C">
      <w:r>
        <w:t xml:space="preserve">73. </w:t>
      </w:r>
      <w:r w:rsidR="006D37A2">
        <w:fldChar w:fldCharType="begin"/>
      </w:r>
      <w:r w:rsidR="006D37A2">
        <w:instrText xml:space="preserve"> ADDIN EN.CITE &lt;EndNote&gt;&lt;Cite&gt;&lt;Author&gt;Suarez-Garcia&lt;/Author&gt;&lt;Year&gt;2009&lt;/Year&gt;&lt;RecNum&gt;37540&lt;/RecNum&gt;&lt;DisplayText&gt;[73]&lt;/DisplayText&gt;&lt;record&gt;&lt;rec-number&gt;37540&lt;/rec-number&gt;&lt;foreign-keys&gt;&lt;key app="EN" db-id="r5ret2dtz5zsdced22nvf9tg0rrv0trsv2w9" timestamp="1633461287"&gt;37540&lt;/key&gt;&lt;/foreign-keys&gt;&lt;ref-type name="Journal Article"&gt;17&lt;/ref-type&gt;&lt;contributors&gt;&lt;authors&gt;&lt;author&gt;Suarez-Garcia, F.&lt;/author&gt;&lt;author&gt;Vilaplana-Ortego, E.&lt;/author&gt;&lt;author&gt;Kunowsky, M.&lt;/author&gt;&lt;author&gt;Kimura, M.&lt;/author&gt;&lt;author&gt;Oya, A.&lt;/author&gt;&lt;author&gt;Linares-Solano, A.&lt;/author&gt;&lt;/authors&gt;&lt;/contributors&gt;&lt;titles&gt;&lt;title&gt;Activation of polymer blend carbon nanofibres by alkaline hydroxides and their hydrogen storage performances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9141-9150&lt;/pages&gt;&lt;volume&gt;34&lt;/volume&gt;&lt;number&gt;22&lt;/number&gt;&lt;section&gt;9141&lt;/section&gt;&lt;dates&gt;&lt;year&gt;2009&lt;/year&gt;&lt;/dates&gt;&lt;isbn&gt;03603199&lt;/isbn&gt;&lt;urls&gt;&lt;/urls&gt;&lt;electronic-resource-num&gt;10.1016/j.ijhydene.2009.09.026&lt;/electronic-resource-num&gt;&lt;/record&gt;&lt;/Cite&gt;&lt;/EndNote&gt;</w:instrText>
      </w:r>
      <w:r w:rsidR="006D37A2">
        <w:fldChar w:fldCharType="separate"/>
      </w:r>
      <w:r w:rsidR="006D37A2">
        <w:rPr>
          <w:noProof/>
        </w:rPr>
        <w:t>[73]</w:t>
      </w:r>
      <w:r w:rsidR="006D37A2">
        <w:fldChar w:fldCharType="end"/>
      </w:r>
    </w:p>
    <w:p w14:paraId="2C5BA11B" w14:textId="34D2927F" w:rsidR="006D37A2" w:rsidRDefault="006D37A2" w:rsidP="0034230C">
      <w:r>
        <w:t xml:space="preserve">74. </w:t>
      </w:r>
      <w:r w:rsidR="00FB12E7">
        <w:fldChar w:fldCharType="begin"/>
      </w:r>
      <w:r w:rsidR="00FB12E7">
        <w:instrText xml:space="preserve"> ADDIN EN.CITE &lt;EndNote&gt;&lt;Cite&gt;&lt;Author&gt;Wang&lt;/Author&gt;&lt;Year&gt;2016&lt;/Year&gt;&lt;RecNum&gt;37547&lt;/RecNum&gt;&lt;DisplayText&gt;[74]&lt;/DisplayText&gt;&lt;record&gt;&lt;rec-number&gt;37547&lt;/rec-number&gt;&lt;foreign-keys&gt;&lt;key app="EN" db-id="r5ret2dtz5zsdced22nvf9tg0rrv0trsv2w9" timestamp="1633461320"&gt;37547&lt;/key&gt;&lt;/foreign-keys&gt;&lt;ref-type name="Journal Article"&gt;17&lt;/ref-type&gt;&lt;contributors&gt;&lt;authors&gt;&lt;author&gt;Wang, Ziqiang&lt;/author&gt;&lt;author&gt;Sun, Lixian&lt;/author&gt;&lt;author&gt;Xu, Fen&lt;/author&gt;&lt;author&gt;Zhou, Huaiying&lt;/author&gt;&lt;author&gt;Peng, Xiaojun&lt;/author&gt;&lt;author&gt;Sun, Dalin&lt;/author&gt;&lt;author&gt;Wang, Jianchuan&lt;/author&gt;&lt;author&gt;Du, Yong&lt;/author&gt;&lt;/authors&gt;&lt;/contributors&gt;&lt;titles&gt;&lt;title&gt;Nitrogen-doped porous carbons with high performance for hydrogen storage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8489-8497&lt;/pages&gt;&lt;volume&gt;41&lt;/volume&gt;&lt;number&gt;20&lt;/number&gt;&lt;section&gt;8489&lt;/section&gt;&lt;dates&gt;&lt;year&gt;2016&lt;/year&gt;&lt;/dates&gt;&lt;isbn&gt;03603199&lt;/isbn&gt;&lt;urls&gt;&lt;/urls&gt;&lt;electronic-resource-num&gt;10.1016/j.ijhydene.2016.03.023&lt;/electronic-resource-num&gt;&lt;/record&gt;&lt;/Cite&gt;&lt;/EndNote&gt;</w:instrText>
      </w:r>
      <w:r w:rsidR="00FB12E7">
        <w:fldChar w:fldCharType="separate"/>
      </w:r>
      <w:r w:rsidR="00FB12E7">
        <w:rPr>
          <w:noProof/>
        </w:rPr>
        <w:t>[74]</w:t>
      </w:r>
      <w:r w:rsidR="00FB12E7">
        <w:fldChar w:fldCharType="end"/>
      </w:r>
    </w:p>
    <w:p w14:paraId="0D4AE6CF" w14:textId="769B8125" w:rsidR="00FB12E7" w:rsidRDefault="00FB12E7" w:rsidP="0034230C">
      <w:r>
        <w:t xml:space="preserve">75. </w:t>
      </w:r>
      <w:r>
        <w:fldChar w:fldCharType="begin"/>
      </w:r>
      <w:r>
        <w:instrText xml:space="preserve"> ADDIN EN.CITE &lt;EndNote&gt;&lt;Cite&gt;&lt;Author&gt;Wróbel-Iwaniec&lt;/Author&gt;&lt;Year&gt;2015&lt;/Year&gt;&lt;RecNum&gt;37545&lt;/RecNum&gt;&lt;DisplayText&gt;[75]&lt;/DisplayText&gt;&lt;record&gt;&lt;rec-number&gt;37545&lt;/rec-number&gt;&lt;foreign-keys&gt;&lt;key app="EN" db-id="r5ret2dtz5zsdced22nvf9tg0rrv0trsv2w9" timestamp="1633461314"&gt;37545&lt;/key&gt;&lt;/foreign-keys&gt;&lt;ref-type name="Journal Article"&gt;17&lt;/ref-type&gt;&lt;contributors&gt;&lt;authors&gt;&lt;author&gt;Wróbel-Iwaniec, Iwona&lt;/author&gt;&lt;author&gt;Díez, Noel&lt;/author&gt;&lt;author&gt;Gryglewicz, Grażyna&lt;/author&gt;&lt;/authors&gt;&lt;/contributors&gt;&lt;titles&gt;&lt;title&gt;Chitosan-based highly activated carbons for hydrogen storage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5788-5796&lt;/pages&gt;&lt;volume&gt;40&lt;/volume&gt;&lt;number&gt;17&lt;/number&gt;&lt;section&gt;5788&lt;/section&gt;&lt;dates&gt;&lt;year&gt;2015&lt;/year&gt;&lt;/dates&gt;&lt;isbn&gt;03603199&lt;/isbn&gt;&lt;urls&gt;&lt;/urls&gt;&lt;electronic-resource-num&gt;10.1016/j.ijhydene.2015.03.034&lt;/electronic-resource-num&gt;&lt;/record&gt;&lt;/Cite&gt;&lt;/EndNote&gt;</w:instrText>
      </w:r>
      <w:r>
        <w:fldChar w:fldCharType="separate"/>
      </w:r>
      <w:r>
        <w:rPr>
          <w:noProof/>
        </w:rPr>
        <w:t>[75]</w:t>
      </w:r>
      <w:r>
        <w:fldChar w:fldCharType="end"/>
      </w:r>
    </w:p>
    <w:p w14:paraId="46B66486" w14:textId="75827276" w:rsidR="00F975A4" w:rsidRDefault="00F975A4" w:rsidP="0034230C">
      <w:r>
        <w:t xml:space="preserve">76. </w:t>
      </w:r>
      <w:r>
        <w:fldChar w:fldCharType="begin"/>
      </w:r>
      <w:r>
        <w:instrText xml:space="preserve"> ADDIN EN.CITE &lt;EndNote&gt;&lt;Cite&gt;&lt;Author&gt;Xiao&lt;/Author&gt;&lt;Year&gt;2014&lt;/Year&gt;&lt;RecNum&gt;37544&lt;/RecNum&gt;&lt;DisplayText&gt;[76]&lt;/DisplayText&gt;&lt;record&gt;&lt;rec-number&gt;37544&lt;/rec-number&gt;&lt;foreign-keys&gt;&lt;key app="EN" db-id="r5ret2dtz5zsdced22nvf9tg0rrv0trsv2w9" timestamp="1633461310"&gt;37544&lt;/key&gt;&lt;/foreign-keys&gt;&lt;ref-type name="Journal Article"&gt;17&lt;/ref-type&gt;&lt;contributors&gt;&lt;authors&gt;&lt;author&gt;Xiao, Yong&lt;/author&gt;&lt;author&gt;Dong, Hanwu&lt;/author&gt;&lt;author&gt;Long, Chao&lt;/author&gt;&lt;author&gt;Zheng, Mingtao&lt;/author&gt;&lt;author&gt;Lei, Bingfu&lt;/author&gt;&lt;author&gt;Zhang, Haoran&lt;/author&gt;&lt;author&gt;Liu, Yingliang&lt;/author&gt;&lt;/authors&gt;&lt;/contributors&gt;&lt;titles&gt;&lt;title&gt;Melaleuca bark based porous carbons for hydrogen storage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11661-11667&lt;/pages&gt;&lt;volume&gt;39&lt;/volume&gt;&lt;number&gt;22&lt;/number&gt;&lt;section&gt;11661&lt;/section&gt;&lt;dates&gt;&lt;year&gt;2014&lt;/year&gt;&lt;/dates&gt;&lt;isbn&gt;03603199&lt;/isbn&gt;&lt;urls&gt;&lt;/urls&gt;&lt;electronic-resource-num&gt;10.1016/j.ijhydene.2014.05.134&lt;/electronic-resource-num&gt;&lt;/record&gt;&lt;/Cite&gt;&lt;/EndNote&gt;</w:instrText>
      </w:r>
      <w:r>
        <w:fldChar w:fldCharType="separate"/>
      </w:r>
      <w:r>
        <w:rPr>
          <w:noProof/>
        </w:rPr>
        <w:t>[76]</w:t>
      </w:r>
      <w:r>
        <w:fldChar w:fldCharType="end"/>
      </w:r>
    </w:p>
    <w:p w14:paraId="286E024B" w14:textId="301FCF8C" w:rsidR="00F975A4" w:rsidRDefault="00F975A4" w:rsidP="0034230C">
      <w:r>
        <w:t xml:space="preserve">77. </w:t>
      </w:r>
      <w:r w:rsidR="00B823E9">
        <w:fldChar w:fldCharType="begin"/>
      </w:r>
      <w:r w:rsidR="00B823E9">
        <w:instrText xml:space="preserve"> ADDIN EN.CITE &lt;EndNote&gt;&lt;Cite&gt;&lt;Author&gt;Zhao&lt;/Author&gt;&lt;Year&gt;2013&lt;/Year&gt;&lt;RecNum&gt;37542&lt;/RecNum&gt;&lt;DisplayText&gt;[77]&lt;/DisplayText&gt;&lt;record&gt;&lt;rec-number&gt;37542&lt;/rec-number&gt;&lt;foreign-keys&gt;&lt;key app="EN" db-id="r5ret2dtz5zsdced22nvf9tg0rrv0trsv2w9" timestamp="1633461304"&gt;37542&lt;/key&gt;&lt;/foreign-keys&gt;&lt;ref-type name="Journal Article"&gt;17&lt;/ref-type&gt;&lt;contributors&gt;&lt;authors&gt;&lt;author&gt;Zhao, W.&lt;/author&gt;&lt;author&gt;Fierro, V.&lt;/author&gt;&lt;author&gt;Fernández-Huerta, N.&lt;/author&gt;&lt;author&gt;Izquierdo, M. T.&lt;/author&gt;&lt;author&gt;Celzard, A.&lt;/author&gt;&lt;/authors&gt;&lt;/contributors&gt;&lt;titles&gt;&lt;title&gt;Hydrogen uptake of high surface area-activated carbons doped with nitrogen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10453-10460&lt;/pages&gt;&lt;volume&gt;38&lt;/volume&gt;&lt;number&gt;25&lt;/number&gt;&lt;section&gt;10453&lt;/section&gt;&lt;dates&gt;&lt;year&gt;2013&lt;/year&gt;&lt;/dates&gt;&lt;isbn&gt;03603199&lt;/isbn&gt;&lt;urls&gt;&lt;/urls&gt;&lt;electronic-resource-num&gt;10.1016/j.ijhydene.2013.06.048&lt;/electronic-resource-num&gt;&lt;/record&gt;&lt;/Cite&gt;&lt;/EndNote&gt;</w:instrText>
      </w:r>
      <w:r w:rsidR="00B823E9">
        <w:fldChar w:fldCharType="separate"/>
      </w:r>
      <w:r w:rsidR="00B823E9">
        <w:rPr>
          <w:noProof/>
        </w:rPr>
        <w:t>[77]</w:t>
      </w:r>
      <w:r w:rsidR="00B823E9">
        <w:fldChar w:fldCharType="end"/>
      </w:r>
    </w:p>
    <w:p w14:paraId="4F69F710" w14:textId="0FA5B200" w:rsidR="00B823E9" w:rsidRDefault="00B823E9" w:rsidP="0034230C">
      <w:r>
        <w:t xml:space="preserve">78. </w:t>
      </w:r>
      <w:r w:rsidR="006806FB">
        <w:fldChar w:fldCharType="begin"/>
      </w:r>
      <w:r w:rsidR="006806FB">
        <w:instrText xml:space="preserve"> ADDIN EN.CITE &lt;EndNote&gt;&lt;Cite&gt;&lt;Author&gt;W&lt;/Author&gt;&lt;Year&gt;2018&lt;/Year&gt;&lt;RecNum&gt;37613&lt;/RecNum&gt;&lt;DisplayText&gt;[78]&lt;/DisplayText&gt;&lt;record&gt;&lt;rec-number&gt;37613&lt;/rec-number&gt;&lt;foreign-keys&gt;&lt;key app="EN" db-id="r5ret2dtz5zsdced22nvf9tg0rrv0trsv2w9" timestamp="1633461566"&gt;37613&lt;/key&gt;&lt;/foreign-keys&gt;&lt;ref-type name="Journal Article"&gt;17&lt;/ref-type&gt;&lt;contributors&gt;&lt;authors&gt;&lt;author&gt;W, Zhao&lt;/author&gt;&lt;author&gt;L, Luo&lt;/author&gt;&lt;author&gt;T, Chen&lt;/author&gt;&lt;author&gt;Z, Li&lt;/author&gt;&lt;author&gt;Z, Zhang&lt;/author&gt;&lt;author&gt;M, Fan&lt;/author&gt;&lt;/authors&gt;&lt;/contributors&gt;&lt;titles&gt;&lt;title&gt;Activated carbons from oil palm shell for hydrogen storage&lt;/title&gt;&lt;secondary-title&gt;IOP Conference Series: Materials Science and Engineering&lt;/secondary-title&gt;&lt;/titles&gt;&lt;periodical&gt;&lt;full-title&gt;IOP Conference Series: Materials Science and Engineering&lt;/full-title&gt;&lt;/periodical&gt;&lt;dates&gt;&lt;year&gt;2018&lt;/year&gt;&lt;/dates&gt;&lt;urls&gt;&lt;/urls&gt;&lt;/record&gt;&lt;/Cite&gt;&lt;/EndNote&gt;</w:instrText>
      </w:r>
      <w:r w:rsidR="006806FB">
        <w:fldChar w:fldCharType="separate"/>
      </w:r>
      <w:r w:rsidR="006806FB">
        <w:rPr>
          <w:noProof/>
        </w:rPr>
        <w:t>[78]</w:t>
      </w:r>
      <w:r w:rsidR="006806FB">
        <w:fldChar w:fldCharType="end"/>
      </w:r>
    </w:p>
    <w:p w14:paraId="62AA5768" w14:textId="56D6C603" w:rsidR="006806FB" w:rsidRDefault="006806FB" w:rsidP="0034230C">
      <w:r>
        <w:t xml:space="preserve">79. </w:t>
      </w:r>
      <w:r>
        <w:fldChar w:fldCharType="begin"/>
      </w:r>
      <w:r>
        <w:instrText xml:space="preserve"> ADDIN EN.CITE &lt;EndNote&gt;&lt;Cite&gt;&lt;Author&gt;Lee&lt;/Author&gt;&lt;Year&gt;2012&lt;/Year&gt;&lt;RecNum&gt;37535&lt;/RecNum&gt;&lt;DisplayText&gt;[79]&lt;/DisplayText&gt;&lt;record&gt;&lt;rec-number&gt;37535&lt;/rec-number&gt;&lt;foreign-keys&gt;&lt;key app="EN" db-id="r5ret2dtz5zsdced22nvf9tg0rrv0trsv2w9" timestamp="1633461270"&gt;37535&lt;/key&gt;&lt;/foreign-keys&gt;&lt;ref-type name="Journal Article"&gt;17&lt;/ref-type&gt;&lt;contributors&gt;&lt;authors&gt;&lt;author&gt;Lee, S. Y.&lt;/author&gt;&lt;author&gt;Park, S. J.&lt;/author&gt;&lt;/authors&gt;&lt;/contributors&gt;&lt;auth-address&gt;Korea CCS R&amp;amp;D Center, Korea Institute of Energy Research, Yuseoung-gu, Daejeon, South Korea.&lt;/auth-address&gt;&lt;titles&gt;&lt;title&gt;Synthesis of zeolite-casted microporous carbons and their hydrogen storage capacity&lt;/title&gt;&lt;secondary-title&gt;J Colloid Interface Sci&lt;/secondary-title&gt;&lt;/titles&gt;&lt;periodical&gt;&lt;full-title&gt;Journal of Colloid and Interface Science&lt;/full-title&gt;&lt;abbr-1&gt;J. Colloid Interface Sci.&lt;/abbr-1&gt;&lt;abbr-2&gt;J Colloid Interface Sci&lt;/abbr-2&gt;&lt;/periodical&gt;&lt;pages&gt;116-20&lt;/pages&gt;&lt;volume&gt;384&lt;/volume&gt;&lt;number&gt;1&lt;/number&gt;&lt;edition&gt;2012/07/20&lt;/edition&gt;&lt;dates&gt;&lt;year&gt;2012&lt;/year&gt;&lt;pub-dates&gt;&lt;date&gt;Oct 15&lt;/date&gt;&lt;/pub-dates&gt;&lt;/dates&gt;&lt;isbn&gt;1095-7103 (Electronic)&amp;#xD;0021-9797 (Linking)&lt;/isbn&gt;&lt;accession-num&gt;22809550&lt;/accession-num&gt;&lt;urls&gt;&lt;related-urls&gt;&lt;url&gt;https://www.ncbi.nlm.nih.gov/pubmed/22809550&lt;/url&gt;&lt;/related-urls&gt;&lt;/urls&gt;&lt;electronic-resource-num&gt;10.1016/j.jcis.2012.06.058&lt;/electronic-resource-num&gt;&lt;/record&gt;&lt;/Cite&gt;&lt;/EndNote&gt;</w:instrText>
      </w:r>
      <w:r>
        <w:fldChar w:fldCharType="separate"/>
      </w:r>
      <w:r>
        <w:rPr>
          <w:noProof/>
        </w:rPr>
        <w:t>[79]</w:t>
      </w:r>
      <w:r>
        <w:fldChar w:fldCharType="end"/>
      </w:r>
    </w:p>
    <w:p w14:paraId="087752C3" w14:textId="7FCD1218" w:rsidR="006806FB" w:rsidRDefault="006806FB" w:rsidP="0034230C">
      <w:r>
        <w:t xml:space="preserve">80. </w:t>
      </w:r>
      <w:r>
        <w:fldChar w:fldCharType="begin"/>
      </w:r>
      <w:r>
        <w:instrText xml:space="preserve"> ADDIN EN.CITE &lt;EndNote&gt;&lt;Cite&gt;&lt;Author&gt;Wang&lt;/Author&gt;&lt;Year&gt;2009&lt;/Year&gt;&lt;RecNum&gt;37603&lt;/RecNum&gt;&lt;DisplayText&gt;[80]&lt;/DisplayText&gt;&lt;record&gt;&lt;rec-number&gt;37603&lt;/rec-number&gt;&lt;foreign-keys&gt;&lt;key app="EN" db-id="r5ret2dtz5zsdced22nvf9tg0rrv0trsv2w9" timestamp="1633461536"&gt;37603&lt;/key&gt;&lt;/foreign-keys&gt;&lt;ref-type name="Journal Article"&gt;17&lt;/ref-type&gt;&lt;contributors&gt;&lt;authors&gt;&lt;author&gt;Huanlei Wang&lt;/author&gt;&lt;author&gt;Qiuming Gao&lt;/author&gt;&lt;author&gt;Juan Hu&lt;/author&gt;&lt;/authors&gt;&lt;/contributors&gt;&lt;titles&gt;&lt;title&gt;High Hydrogen Storage Capacity of Porous Carbons Prepared by Using Activated Carbon&lt;/title&gt;&lt;secondary-title&gt;J. Am. Chem. Soc.&lt;/secondary-title&gt;&lt;/titles&gt;&lt;periodical&gt;&lt;full-title&gt;Journal of the American Chemical Society&lt;/full-title&gt;&lt;abbr-1&gt;J. Am. Chem. Soc.&lt;/abbr-1&gt;&lt;abbr-2&gt;J Am Chem Soc&lt;/abbr-2&gt;&lt;/periodical&gt;&lt;dates&gt;&lt;year&gt;2009&lt;/year&gt;&lt;/dates&gt;&lt;urls&gt;&lt;/urls&gt;&lt;/record&gt;&lt;/Cite&gt;&lt;/EndNote&gt;</w:instrText>
      </w:r>
      <w:r>
        <w:fldChar w:fldCharType="separate"/>
      </w:r>
      <w:r>
        <w:rPr>
          <w:noProof/>
        </w:rPr>
        <w:t>[80]</w:t>
      </w:r>
      <w:r>
        <w:fldChar w:fldCharType="end"/>
      </w:r>
    </w:p>
    <w:p w14:paraId="793C1941" w14:textId="5D652F84" w:rsidR="008B78D1" w:rsidRDefault="008B78D1" w:rsidP="0034230C">
      <w:r>
        <w:t xml:space="preserve">81. </w:t>
      </w:r>
      <w:r>
        <w:fldChar w:fldCharType="begin"/>
      </w:r>
      <w:r>
        <w:instrText xml:space="preserve"> ADDIN EN.CITE &lt;EndNote&gt;&lt;Cite&gt;&lt;Author&gt;Almasoudi&lt;/Author&gt;&lt;Year&gt;2012&lt;/Year&gt;&lt;RecNum&gt;37586&lt;/RecNum&gt;&lt;DisplayText&gt;[81]&lt;/DisplayText&gt;&lt;record&gt;&lt;rec-number&gt;37586&lt;/rec-number&gt;&lt;foreign-keys&gt;&lt;key app="EN" db-id="r5ret2dtz5zsdced22nvf9tg0rrv0trsv2w9" timestamp="1633461475"&gt;37586&lt;/key&gt;&lt;/foreign-keys&gt;&lt;ref-type name="Journal Article"&gt;17&lt;/ref-type&gt;&lt;contributors&gt;&lt;authors&gt;&lt;author&gt;Almasoudi, A.&lt;/author&gt;&lt;author&gt;Mokaya, R.&lt;/author&gt;&lt;/authors&gt;&lt;/contributors&gt;&lt;titles&gt;&lt;title&gt;Preparation and hydrogen storage capacity of templated and activated carbons nanocast from commercially available zeolitic imidazolate framework&lt;/title&gt;&lt;secondary-title&gt;J. Mater. Chem.&lt;/secondary-title&gt;&lt;/titles&gt;&lt;periodical&gt;&lt;full-title&gt;Journal of Materials Chemistry&lt;/full-title&gt;&lt;abbr-1&gt;J. Mater. Chem.&lt;/abbr-1&gt;&lt;abbr-2&gt;J Mater Chem&lt;/abbr-2&gt;&lt;/periodical&gt;&lt;pages&gt;146-152&lt;/pages&gt;&lt;volume&gt;22&lt;/volume&gt;&lt;number&gt;1&lt;/number&gt;&lt;section&gt;146&lt;/section&gt;&lt;dates&gt;&lt;year&gt;2012&lt;/year&gt;&lt;/dates&gt;&lt;isbn&gt;0959-9428&amp;#xD;1364-5501&lt;/isbn&gt;&lt;urls&gt;&lt;/urls&gt;&lt;electronic-resource-num&gt;10.1039/c1jm13314d&lt;/electronic-resource-num&gt;&lt;/record&gt;&lt;/Cite&gt;&lt;/EndNote&gt;</w:instrText>
      </w:r>
      <w:r>
        <w:fldChar w:fldCharType="separate"/>
      </w:r>
      <w:r>
        <w:rPr>
          <w:noProof/>
        </w:rPr>
        <w:t>[81]</w:t>
      </w:r>
      <w:r>
        <w:fldChar w:fldCharType="end"/>
      </w:r>
    </w:p>
    <w:p w14:paraId="0DDCC6C7" w14:textId="0CF12E30" w:rsidR="008B78D1" w:rsidRDefault="008B78D1" w:rsidP="0034230C">
      <w:r>
        <w:t xml:space="preserve">82. </w:t>
      </w:r>
      <w:r w:rsidR="005F6ACD">
        <w:fldChar w:fldCharType="begin"/>
      </w:r>
      <w:r w:rsidR="005F6ACD">
        <w:instrText xml:space="preserve"> ADDIN EN.CITE &lt;EndNote&gt;&lt;Cite&gt;&lt;Author&gt;Yang&lt;/Author&gt;&lt;Year&gt;2006&lt;/Year&gt;&lt;RecNum&gt;37604&lt;/RecNum&gt;&lt;DisplayText&gt;[82]&lt;/DisplayText&gt;&lt;record&gt;&lt;rec-number&gt;37604&lt;/rec-number&gt;&lt;foreign-keys&gt;&lt;key app="EN" db-id="r5ret2dtz5zsdced22nvf9tg0rrv0trsv2w9" timestamp="1633461537"&gt;37604&lt;/key&gt;&lt;/foreign-keys&gt;&lt;ref-type name="Journal Article"&gt;17&lt;/ref-type&gt;&lt;contributors&gt;&lt;authors&gt;&lt;author&gt;Zhuxian Yang&lt;/author&gt;&lt;author&gt;Yongde Xia&lt;/author&gt;&lt;author&gt;Xuezhong Sun&lt;/author&gt;&lt;author&gt;Robert Mokaya&lt;/author&gt;&lt;/authors&gt;&lt;/contributors&gt;&lt;titles&gt;&lt;title&gt;Preparation and Hydrogen Storage Properties of Zeolite-Templated Carbon Materials Nanocast via Chemical Vapor Deposition: Effect of the Zeolite Template and Nitrogen Doping&lt;/title&gt;&lt;secondary-title&gt;J. Phys. Chem. B &lt;/secondary-title&gt;&lt;/titles&gt;&lt;dates&gt;&lt;year&gt;2006&lt;/year&gt;&lt;/dates&gt;&lt;urls&gt;&lt;/urls&gt;&lt;/record&gt;&lt;/Cite&gt;&lt;/EndNote&gt;</w:instrText>
      </w:r>
      <w:r w:rsidR="005F6ACD">
        <w:fldChar w:fldCharType="separate"/>
      </w:r>
      <w:r w:rsidR="005F6ACD">
        <w:rPr>
          <w:noProof/>
        </w:rPr>
        <w:t>[82]</w:t>
      </w:r>
      <w:r w:rsidR="005F6ACD">
        <w:fldChar w:fldCharType="end"/>
      </w:r>
    </w:p>
    <w:p w14:paraId="1B859A51" w14:textId="32388AFE" w:rsidR="005F6ACD" w:rsidRDefault="005F6ACD" w:rsidP="0034230C">
      <w:r>
        <w:t xml:space="preserve">83. </w:t>
      </w:r>
      <w:r>
        <w:fldChar w:fldCharType="begin"/>
      </w:r>
      <w:r>
        <w:instrText xml:space="preserve"> ADDIN EN.CITE &lt;EndNote&gt;&lt;Cite&gt;&lt;Author&gt;Sevilla&lt;/Author&gt;&lt;Year&gt;2010&lt;/Year&gt;&lt;RecNum&gt;37605&lt;/RecNum&gt;&lt;DisplayText&gt;[83]&lt;/DisplayText&gt;&lt;record&gt;&lt;rec-number&gt;37605&lt;/rec-number&gt;&lt;foreign-keys&gt;&lt;key app="EN" db-id="r5ret2dtz5zsdced22nvf9tg0rrv0trsv2w9" timestamp="1633461538"&gt;37605&lt;/key&gt;&lt;/foreign-keys&gt;&lt;ref-type name="Journal Article"&gt;17&lt;/ref-type&gt;&lt;contributors&gt;&lt;authors&gt;&lt;author&gt;Marta Sevilla&lt;/author&gt;&lt;author&gt;Nurul Alam&lt;/author&gt;&lt;author&gt;Robert Mokaya&lt;/author&gt;&lt;/authors&gt;&lt;/contributors&gt;&lt;titles&gt;&lt;title&gt;Enhancement of Hydrogen Storage Capacity of Zeolite-Templated Carbons by Chemical Activation&lt;/title&gt;&lt;secondary-title&gt;J. Phys. Chem. C&lt;/secondary-title&gt;&lt;/titles&gt;&lt;periodical&gt;&lt;full-title&gt;Journal of Physical Chemistry C&lt;/full-title&gt;&lt;abbr-1&gt;J. Phys. Chem. C&lt;/abbr-1&gt;&lt;/periodical&gt;&lt;dates&gt;&lt;year&gt;2010&lt;/year&gt;&lt;/dates&gt;&lt;urls&gt;&lt;/urls&gt;&lt;/record&gt;&lt;/Cite&gt;&lt;/EndNote&gt;</w:instrText>
      </w:r>
      <w:r>
        <w:fldChar w:fldCharType="separate"/>
      </w:r>
      <w:r>
        <w:rPr>
          <w:noProof/>
        </w:rPr>
        <w:t>[83]</w:t>
      </w:r>
      <w:r>
        <w:fldChar w:fldCharType="end"/>
      </w:r>
    </w:p>
    <w:p w14:paraId="3E38FB1B" w14:textId="0700E652" w:rsidR="005F6ACD" w:rsidRDefault="005F6ACD" w:rsidP="0034230C">
      <w:r>
        <w:t xml:space="preserve">84. </w:t>
      </w:r>
      <w:r w:rsidR="00485286">
        <w:fldChar w:fldCharType="begin"/>
      </w:r>
      <w:r w:rsidR="00485286">
        <w:instrText xml:space="preserve"> ADDIN EN.CITE &lt;EndNote&gt;&lt;Cite&gt;&lt;Author&gt;Bader&lt;/Author&gt;&lt;Year&gt;2016&lt;/Year&gt;&lt;RecNum&gt;37573&lt;/RecNum&gt;&lt;DisplayText&gt;[84]&lt;/DisplayText&gt;&lt;record&gt;&lt;rec-number&gt;37573&lt;/rec-number&gt;&lt;foreign-keys&gt;&lt;key app="EN" db-id="r5ret2dtz5zsdced22nvf9tg0rrv0trsv2w9" timestamp="1633461423"&gt;37573&lt;/key&gt;&lt;/foreign-keys&gt;&lt;ref-type name="Journal Article"&gt;17&lt;/ref-type&gt;&lt;contributors&gt;&lt;authors&gt;&lt;author&gt;Bader, Najoua&lt;/author&gt;&lt;author&gt;Ouederni, Abdelmottaleb&lt;/author&gt;&lt;/authors&gt;&lt;/contributors&gt;&lt;titles&gt;&lt;title&gt;Optimization of biomass-based carbon materials for hydrogen storage&lt;/title&gt;&lt;secondary-title&gt;Journal of Energy Storage&lt;/secondary-title&gt;&lt;/titles&gt;&lt;periodical&gt;&lt;full-title&gt;Journal of Energy Storage&lt;/full-title&gt;&lt;/periodical&gt;&lt;pages&gt;77-84&lt;/pages&gt;&lt;volume&gt;5&lt;/volume&gt;&lt;section&gt;77&lt;/section&gt;&lt;dates&gt;&lt;year&gt;2016&lt;/year&gt;&lt;/dates&gt;&lt;isbn&gt;2352152X&lt;/isbn&gt;&lt;urls&gt;&lt;/urls&gt;&lt;electronic-resource-num&gt;10.1016/j.est.2015.12.009&lt;/electronic-resource-num&gt;&lt;/record&gt;&lt;/Cite&gt;&lt;/EndNote&gt;</w:instrText>
      </w:r>
      <w:r w:rsidR="00485286">
        <w:fldChar w:fldCharType="separate"/>
      </w:r>
      <w:r w:rsidR="00485286">
        <w:rPr>
          <w:noProof/>
        </w:rPr>
        <w:t>[84]</w:t>
      </w:r>
      <w:r w:rsidR="00485286">
        <w:fldChar w:fldCharType="end"/>
      </w:r>
    </w:p>
    <w:p w14:paraId="489083C6" w14:textId="072D319A" w:rsidR="00485286" w:rsidRDefault="00485286" w:rsidP="0034230C">
      <w:r>
        <w:t xml:space="preserve">85. </w:t>
      </w:r>
      <w:r w:rsidR="00AA2F3E">
        <w:fldChar w:fldCharType="begin"/>
      </w:r>
      <w:r w:rsidR="00AA2F3E">
        <w:instrText xml:space="preserve"> ADDIN EN.CITE &lt;EndNote&gt;&lt;Cite&gt;&lt;Author&gt;Choi&lt;/Author&gt;&lt;Year&gt;2015&lt;/Year&gt;&lt;RecNum&gt;37558&lt;/RecNum&gt;&lt;DisplayText&gt;[85]&lt;/DisplayText&gt;&lt;record&gt;&lt;rec-number&gt;37558&lt;/rec-number&gt;&lt;foreign-keys&gt;&lt;key app="EN" db-id="r5ret2dtz5zsdced22nvf9tg0rrv0trsv2w9" timestamp="1633461362"&gt;37558&lt;/key&gt;&lt;/foreign-keys&gt;&lt;ref-type name="Journal Article"&gt;17&lt;/ref-type&gt;&lt;contributors&gt;&lt;authors&gt;&lt;author&gt;Choi, Yong-Ki&lt;/author&gt;&lt;author&gt;Park, Soo-Jin&lt;/author&gt;&lt;/authors&gt;&lt;/contributors&gt;&lt;titles&gt;&lt;title&gt;Preparation and characterization of sucrose-based microporous carbons for increasing hydrogen storage&lt;/title&gt;&lt;secondary-title&gt;Journal of Industrial and Engineering Chemistry&lt;/secondary-title&gt;&lt;/titles&gt;&lt;periodical&gt;&lt;full-title&gt;Journal of Industrial and Engineering Chemistry&lt;/full-title&gt;&lt;/periodical&gt;&lt;pages&gt;32-36&lt;/pages&gt;&lt;volume&gt;28&lt;/volume&gt;&lt;section&gt;32&lt;/section&gt;&lt;dates&gt;&lt;year&gt;2015&lt;/year&gt;&lt;/dates&gt;&lt;isbn&gt;1226086X&lt;/isbn&gt;&lt;urls&gt;&lt;/urls&gt;&lt;electronic-resource-num&gt;10.1016/j.jiec.2015.02.012&lt;/electronic-resource-num&gt;&lt;/record&gt;&lt;/Cite&gt;&lt;/EndNote&gt;</w:instrText>
      </w:r>
      <w:r w:rsidR="00AA2F3E">
        <w:fldChar w:fldCharType="separate"/>
      </w:r>
      <w:r w:rsidR="00AA2F3E">
        <w:rPr>
          <w:noProof/>
        </w:rPr>
        <w:t>[85]</w:t>
      </w:r>
      <w:r w:rsidR="00AA2F3E">
        <w:fldChar w:fldCharType="end"/>
      </w:r>
    </w:p>
    <w:p w14:paraId="6BD4940B" w14:textId="32D13CC7" w:rsidR="00BB2FE7" w:rsidRDefault="00BB2FE7" w:rsidP="0034230C">
      <w:r>
        <w:t xml:space="preserve">86. </w:t>
      </w:r>
      <w:r>
        <w:fldChar w:fldCharType="begin"/>
      </w:r>
      <w:r>
        <w:instrText xml:space="preserve"> ADDIN EN.CITE &lt;EndNote&gt;&lt;Cite&gt;&lt;Author&gt;Heo&lt;/Author&gt;&lt;Year&gt;2015&lt;/Year&gt;&lt;RecNum&gt;37559&lt;/RecNum&gt;&lt;DisplayText&gt;[86]&lt;/DisplayText&gt;&lt;record&gt;&lt;rec-number&gt;37559&lt;/rec-number&gt;&lt;foreign-keys&gt;&lt;key app="EN" db-id="r5ret2dtz5zsdced22nvf9tg0rrv0trsv2w9" timestamp="1633461365"&gt;37559&lt;/key&gt;&lt;/foreign-keys&gt;&lt;ref-type name="Journal Article"&gt;17&lt;/ref-type&gt;&lt;contributors&gt;&lt;authors&gt;&lt;author&gt;Heo, Young-Jung&lt;/author&gt;&lt;author&gt;Park, Soo-Jin&lt;/author&gt;&lt;/authors&gt;&lt;/contributors&gt;&lt;titles&gt;&lt;title&gt;Synthesis of activated carbon derived from rice husks for improving hydrogen storage capacity&lt;/title&gt;&lt;secondary-title&gt;Journal of Industrial and Engineering Chemistry&lt;/secondary-title&gt;&lt;/titles&gt;&lt;periodical&gt;&lt;full-title&gt;Journal of Industrial and Engineering Chemistry&lt;/full-title&gt;&lt;/periodical&gt;&lt;pages&gt;330-334&lt;/pages&gt;&lt;volume&gt;31&lt;/volume&gt;&lt;section&gt;330&lt;/section&gt;&lt;dates&gt;&lt;year&gt;2015&lt;/year&gt;&lt;/dates&gt;&lt;isbn&gt;1226086X&lt;/isbn&gt;&lt;urls&gt;&lt;/urls&gt;&lt;electronic-resource-num&gt;10.1016/j.jiec.2015.07.006&lt;/electronic-resource-num&gt;&lt;/record&gt;&lt;/Cite&gt;&lt;/EndNote&gt;</w:instrText>
      </w:r>
      <w:r>
        <w:fldChar w:fldCharType="separate"/>
      </w:r>
      <w:r>
        <w:rPr>
          <w:noProof/>
        </w:rPr>
        <w:t>[86]</w:t>
      </w:r>
      <w:r>
        <w:fldChar w:fldCharType="end"/>
      </w:r>
    </w:p>
    <w:p w14:paraId="20156A7F" w14:textId="58AF3A74" w:rsidR="008D0656" w:rsidRDefault="008D0656" w:rsidP="0034230C">
      <w:r>
        <w:lastRenderedPageBreak/>
        <w:t xml:space="preserve">87. </w:t>
      </w:r>
      <w:r>
        <w:fldChar w:fldCharType="begin"/>
      </w:r>
      <w:r>
        <w:instrText xml:space="preserve"> ADDIN EN.CITE &lt;EndNote&gt;&lt;Cite&gt;&lt;Author&gt;You&lt;/Author&gt;&lt;Year&gt;2017&lt;/Year&gt;&lt;RecNum&gt;37560&lt;/RecNum&gt;&lt;DisplayText&gt;[87]&lt;/DisplayText&gt;&lt;record&gt;&lt;rec-number&gt;37560&lt;/rec-number&gt;&lt;foreign-keys&gt;&lt;key app="EN" db-id="r5ret2dtz5zsdced22nvf9tg0rrv0trsv2w9" timestamp="1633461369"&gt;37560&lt;/key&gt;&lt;/foreign-keys&gt;&lt;ref-type name="Journal Article"&gt;17&lt;/ref-type&gt;&lt;contributors&gt;&lt;authors&gt;&lt;author&gt;You, Young-Woo&lt;/author&gt;&lt;author&gt;Moon, Eun-Hee&lt;/author&gt;&lt;author&gt;Heo, Iljeong&lt;/author&gt;&lt;author&gt;Park, Hosik&lt;/author&gt;&lt;author&gt;Hong, Ji-Sook&lt;/author&gt;&lt;author&gt;Suh, Jeong-Kwon&lt;/author&gt;&lt;/authors&gt;&lt;/contributors&gt;&lt;titles&gt;&lt;title&gt;Preparation and characterization of porous carbons from ion-exchange resins with different degree of cross-linking for hydrogen storage&lt;/title&gt;&lt;secondary-title&gt;Journal of Industrial and Engineering Chemistry&lt;/secondary-title&gt;&lt;/titles&gt;&lt;periodical&gt;&lt;full-title&gt;Journal of Industrial and Engineering Chemistry&lt;/full-title&gt;&lt;/periodical&gt;&lt;pages&gt;164-170&lt;/pages&gt;&lt;volume&gt;45&lt;/volume&gt;&lt;section&gt;164&lt;/section&gt;&lt;dates&gt;&lt;year&gt;2017&lt;/year&gt;&lt;/dates&gt;&lt;isbn&gt;1226086X&lt;/isbn&gt;&lt;urls&gt;&lt;/urls&gt;&lt;electronic-resource-num&gt;10.1016/j.jiec.2016.09.019&lt;/electronic-resource-num&gt;&lt;/record&gt;&lt;/Cite&gt;&lt;/EndNote&gt;</w:instrText>
      </w:r>
      <w:r>
        <w:fldChar w:fldCharType="separate"/>
      </w:r>
      <w:r>
        <w:rPr>
          <w:noProof/>
        </w:rPr>
        <w:t>[87]</w:t>
      </w:r>
      <w:r>
        <w:fldChar w:fldCharType="end"/>
      </w:r>
    </w:p>
    <w:p w14:paraId="55626941" w14:textId="230B5565" w:rsidR="008D0656" w:rsidRDefault="008D0656" w:rsidP="0034230C">
      <w:r>
        <w:t xml:space="preserve">88. </w:t>
      </w:r>
      <w:r>
        <w:fldChar w:fldCharType="begin"/>
      </w:r>
      <w:r>
        <w:instrText xml:space="preserve"> ADDIN EN.CITE &lt;EndNote&gt;&lt;Cite&gt;&lt;Author&gt;Wang&lt;/Author&gt;&lt;Year&gt;2012&lt;/Year&gt;&lt;RecNum&gt;37587&lt;/RecNum&gt;&lt;DisplayText&gt;[88]&lt;/DisplayText&gt;&lt;record&gt;&lt;rec-number&gt;37587&lt;/rec-number&gt;&lt;foreign-keys&gt;&lt;key app="EN" db-id="r5ret2dtz5zsdced22nvf9tg0rrv0trsv2w9" timestamp="1633461478"&gt;37587&lt;/key&gt;&lt;/foreign-keys&gt;&lt;ref-type name="Journal Article"&gt;17&lt;/ref-type&gt;&lt;contributors&gt;&lt;authors&gt;&lt;author&gt;Wang, Jiacheng&lt;/author&gt;&lt;author&gt;Oschatz, Martin&lt;/author&gt;&lt;author&gt;Biemelt, Tim&lt;/author&gt;&lt;author&gt;Borchardt, Lars&lt;/author&gt;&lt;author&gt;Senkovska, Irena&lt;/author&gt;&lt;author&gt;Lohe, Martin R.&lt;/author&gt;&lt;author&gt;Kaskel, Stefan&lt;/author&gt;&lt;/authors&gt;&lt;/contributors&gt;&lt;titles&gt;&lt;title&gt;Synthesis, characterization, and hydrogen storage capacities of hierarchical porous carbide derived carbon monolith&lt;/title&gt;&lt;secondary-title&gt;Journal of Materials Chemistry&lt;/secondary-title&gt;&lt;/titles&gt;&lt;volume&gt;22&lt;/volume&gt;&lt;number&gt;45&lt;/number&gt;&lt;section&gt;23893&lt;/section&gt;&lt;dates&gt;&lt;year&gt;2012&lt;/year&gt;&lt;/dates&gt;&lt;isbn&gt;0959-9428&amp;#xD;1364-5501&lt;/isbn&gt;&lt;urls&gt;&lt;/urls&gt;&lt;electronic-resource-num&gt;10.1039/c2jm34472f&lt;/electronic-resource-num&gt;&lt;/record&gt;&lt;/Cite&gt;&lt;/EndNote&gt;</w:instrText>
      </w:r>
      <w:r>
        <w:fldChar w:fldCharType="separate"/>
      </w:r>
      <w:r>
        <w:rPr>
          <w:noProof/>
        </w:rPr>
        <w:t>[88]</w:t>
      </w:r>
      <w:r>
        <w:fldChar w:fldCharType="end"/>
      </w:r>
    </w:p>
    <w:p w14:paraId="04D7D8F7" w14:textId="62D95A2C" w:rsidR="008D0656" w:rsidRDefault="008D0656" w:rsidP="0034230C">
      <w:r>
        <w:t xml:space="preserve">89. </w:t>
      </w:r>
      <w:r w:rsidR="00202484">
        <w:fldChar w:fldCharType="begin"/>
      </w:r>
      <w:r w:rsidR="00202484">
        <w:instrText xml:space="preserve"> ADDIN EN.CITE &lt;EndNote&gt;&lt;Cite&gt;&lt;Author&gt;Almasoudi&lt;/Author&gt;&lt;Year&gt;2014&lt;/Year&gt;&lt;RecNum&gt;37589&lt;/RecNum&gt;&lt;DisplayText&gt;[89]&lt;/DisplayText&gt;&lt;record&gt;&lt;rec-number&gt;37589&lt;/rec-number&gt;&lt;foreign-keys&gt;&lt;key app="EN" db-id="r5ret2dtz5zsdced22nvf9tg0rrv0trsv2w9" timestamp="1633461486"&gt;37589&lt;/key&gt;&lt;/foreign-keys&gt;&lt;ref-type name="Journal Article"&gt;17&lt;/ref-type&gt;&lt;contributors&gt;&lt;authors&gt;&lt;author&gt;Almasoudi, A.&lt;/author&gt;&lt;author&gt;Mokaya, R.&lt;/author&gt;&lt;/authors&gt;&lt;/contributors&gt;&lt;titles&gt;&lt;title&gt;Porosity modulation of activated ZIF-templated carbons via compaction for hydrogen and CO2 storage applications&lt;/title&gt;&lt;secondary-title&gt;Journal of Materials Chemistry A&lt;/secondary-title&gt;&lt;/titles&gt;&lt;periodical&gt;&lt;full-title&gt;Journal of Materials Chemistry A&lt;/full-title&gt;&lt;/periodical&gt;&lt;volume&gt;2&lt;/volume&gt;&lt;number&gt;28&lt;/number&gt;&lt;section&gt;10960&lt;/section&gt;&lt;dates&gt;&lt;year&gt;2014&lt;/year&gt;&lt;/dates&gt;&lt;isbn&gt;2050-7488&amp;#xD;2050-7496&lt;/isbn&gt;&lt;urls&gt;&lt;/urls&gt;&lt;electronic-resource-num&gt;10.1039/c4ta00530a&lt;/electronic-resource-num&gt;&lt;/record&gt;&lt;/Cite&gt;&lt;/EndNote&gt;</w:instrText>
      </w:r>
      <w:r w:rsidR="00202484">
        <w:fldChar w:fldCharType="separate"/>
      </w:r>
      <w:r w:rsidR="00202484">
        <w:rPr>
          <w:noProof/>
        </w:rPr>
        <w:t>[89]</w:t>
      </w:r>
      <w:r w:rsidR="00202484">
        <w:fldChar w:fldCharType="end"/>
      </w:r>
    </w:p>
    <w:p w14:paraId="476547DD" w14:textId="0CE29032" w:rsidR="006725DE" w:rsidRDefault="006725DE" w:rsidP="0034230C">
      <w:r>
        <w:t xml:space="preserve">90. </w:t>
      </w:r>
      <w:r>
        <w:fldChar w:fldCharType="begin"/>
      </w:r>
      <w:r>
        <w:instrText xml:space="preserve"> ADDIN EN.CITE &lt;EndNote&gt;&lt;Cite&gt;&lt;Author&gt;Balahmar&lt;/Author&gt;&lt;Year&gt;2019&lt;/Year&gt;&lt;RecNum&gt;37594&lt;/RecNum&gt;&lt;DisplayText&gt;[90]&lt;/DisplayText&gt;&lt;record&gt;&lt;rec-number&gt;37594&lt;/rec-number&gt;&lt;foreign-keys&gt;&lt;key app="EN" db-id="r5ret2dtz5zsdced22nvf9tg0rrv0trsv2w9" timestamp="1633461505"&gt;37594&lt;/key&gt;&lt;/foreign-keys&gt;&lt;ref-type name="Journal Article"&gt;17&lt;/ref-type&gt;&lt;contributors&gt;&lt;authors&gt;&lt;author&gt;Balahmar, Norah&lt;/author&gt;&lt;author&gt;Mokaya, Robert&lt;/author&gt;&lt;/authors&gt;&lt;/contributors&gt;&lt;titles&gt;&lt;title&gt;Pre-mixed precursors for modulating the porosity of carbons for enhanced hydrogen storage: towards predicting the activation behaviour of carbonaceous matter&lt;/title&gt;&lt;secondary-title&gt;Journal of Materials Chemistry A&lt;/secondary-title&gt;&lt;/titles&gt;&lt;periodical&gt;&lt;full-title&gt;Journal of Materials Chemistry A&lt;/full-title&gt;&lt;/periodical&gt;&lt;pages&gt;17466-17479&lt;/pages&gt;&lt;volume&gt;7&lt;/volume&gt;&lt;number&gt;29&lt;/number&gt;&lt;section&gt;17466&lt;/section&gt;&lt;dates&gt;&lt;year&gt;2019&lt;/year&gt;&lt;/dates&gt;&lt;isbn&gt;2050-7488&amp;#xD;2050-7496&lt;/isbn&gt;&lt;urls&gt;&lt;/urls&gt;&lt;electronic-resource-num&gt;10.1039/c9ta06308k&lt;/electronic-resource-num&gt;&lt;/record&gt;&lt;/Cite&gt;&lt;/EndNote&gt;</w:instrText>
      </w:r>
      <w:r>
        <w:fldChar w:fldCharType="separate"/>
      </w:r>
      <w:r>
        <w:rPr>
          <w:noProof/>
        </w:rPr>
        <w:t>[90]</w:t>
      </w:r>
      <w:r>
        <w:fldChar w:fldCharType="end"/>
      </w:r>
    </w:p>
    <w:p w14:paraId="6AC27A38" w14:textId="163642B2" w:rsidR="006725DE" w:rsidRDefault="006725DE" w:rsidP="0034230C">
      <w:r>
        <w:t xml:space="preserve">91. </w:t>
      </w:r>
      <w:r w:rsidR="00B159BB">
        <w:fldChar w:fldCharType="begin"/>
      </w:r>
      <w:r w:rsidR="00B159BB">
        <w:instrText xml:space="preserve"> ADDIN EN.CITE &lt;EndNote&gt;&lt;Cite&gt;&lt;Author&gt;Roberts&lt;/Author&gt;&lt;Year&gt;2017&lt;/Year&gt;&lt;RecNum&gt;37592&lt;/RecNum&gt;&lt;DisplayText&gt;[91]&lt;/DisplayText&gt;&lt;record&gt;&lt;rec-number&gt;37592&lt;/rec-number&gt;&lt;foreign-keys&gt;&lt;key app="EN" db-id="r5ret2dtz5zsdced22nvf9tg0rrv0trsv2w9" timestamp="1633461497"&gt;37592&lt;/key&gt;&lt;/foreign-keys&gt;&lt;ref-type name="Journal Article"&gt;17&lt;/ref-type&gt;&lt;contributors&gt;&lt;authors&gt;&lt;author&gt;Roberts, Aled D.&lt;/author&gt;&lt;author&gt;Lee, Jet-Sing M.&lt;/author&gt;&lt;author&gt;Wong, Siew Yee&lt;/author&gt;&lt;author&gt;Li, Xu&lt;/author&gt;&lt;author&gt;Zhang, Haifei&lt;/author&gt;&lt;/authors&gt;&lt;/contributors&gt;&lt;titles&gt;&lt;title&gt;Nitrogen-rich activated carbon monoliths via ice-templating with high CO2 and H2 adsorption capacities&lt;/title&gt;&lt;secondary-title&gt;Journal of Materials Chemistry A&lt;/secondary-title&gt;&lt;/titles&gt;&lt;periodical&gt;&lt;full-title&gt;Journal of Materials Chemistry A&lt;/full-title&gt;&lt;/periodical&gt;&lt;pages&gt;2811-2820&lt;/pages&gt;&lt;volume&gt;5&lt;/volume&gt;&lt;number&gt;6&lt;/number&gt;&lt;section&gt;2811&lt;/section&gt;&lt;dates&gt;&lt;year&gt;2017&lt;/year&gt;&lt;/dates&gt;&lt;isbn&gt;2050-7488&amp;#xD;2050-7496&lt;/isbn&gt;&lt;urls&gt;&lt;/urls&gt;&lt;electronic-resource-num&gt;10.1039/c6ta09078h&lt;/electronic-resource-num&gt;&lt;/record&gt;&lt;/Cite&gt;&lt;/EndNote&gt;</w:instrText>
      </w:r>
      <w:r w:rsidR="00B159BB">
        <w:fldChar w:fldCharType="separate"/>
      </w:r>
      <w:r w:rsidR="00B159BB">
        <w:rPr>
          <w:noProof/>
        </w:rPr>
        <w:t>[91]</w:t>
      </w:r>
      <w:r w:rsidR="00B159BB">
        <w:fldChar w:fldCharType="end"/>
      </w:r>
    </w:p>
    <w:p w14:paraId="3AA968D4" w14:textId="16E42D97" w:rsidR="00B159BB" w:rsidRDefault="00B159BB" w:rsidP="0034230C">
      <w:r>
        <w:t xml:space="preserve">92. </w:t>
      </w:r>
      <w:r w:rsidR="009F6D5D">
        <w:fldChar w:fldCharType="begin"/>
      </w:r>
      <w:r w:rsidR="009F6D5D">
        <w:instrText xml:space="preserve"> ADDIN EN.CITE &lt;EndNote&gt;&lt;Cite&gt;&lt;Author&gt;Liu&lt;/Author&gt;&lt;Year&gt;2015&lt;/Year&gt;&lt;RecNum&gt;37608&lt;/RecNum&gt;&lt;DisplayText&gt;[92]&lt;/DisplayText&gt;&lt;record&gt;&lt;rec-number&gt;37608&lt;/rec-number&gt;&lt;foreign-keys&gt;&lt;key app="EN" db-id="r5ret2dtz5zsdced22nvf9tg0rrv0trsv2w9" timestamp="1633461548"&gt;37608&lt;/key&gt;&lt;/foreign-keys&gt;&lt;ref-type name="Journal Article"&gt;17&lt;/ref-type&gt;&lt;contributors&gt;&lt;authors&gt;&lt;author&gt;Liu, Yurong&lt;/author&gt;&lt;author&gt;Li, Dan&lt;/author&gt;&lt;author&gt;Lin, Baoping&lt;/author&gt;&lt;author&gt;Sun, Ying&lt;/author&gt;&lt;author&gt;Zhang, Xueqin&lt;/author&gt;&lt;author&gt;Yang, Hong&lt;/author&gt;&lt;/authors&gt;&lt;/contributors&gt;&lt;titles&gt;&lt;title&gt;Hydrothermal synthesis of Ni-doped hierarchically porous carbon monoliths for hydrogen storage&lt;/title&gt;&lt;secondary-title&gt;Journal of Porous Materials&lt;/secondary-title&gt;&lt;/titles&gt;&lt;periodical&gt;&lt;full-title&gt;Journal of Porous Materials&lt;/full-title&gt;&lt;abbr-1&gt;J. Porous Mater.&lt;/abbr-1&gt;&lt;abbr-2&gt;J Porous Mater&lt;/abbr-2&gt;&lt;/periodical&gt;&lt;pages&gt;1417-1422&lt;/pages&gt;&lt;volume&gt;22&lt;/volume&gt;&lt;number&gt;6&lt;/number&gt;&lt;section&gt;1417&lt;/section&gt;&lt;dates&gt;&lt;year&gt;2015&lt;/year&gt;&lt;/dates&gt;&lt;isbn&gt;1380-2224&amp;#xD;1573-4854&lt;/isbn&gt;&lt;urls&gt;&lt;/urls&gt;&lt;electronic-resource-num&gt;10.1007/s10934-015-0021-y&lt;/electronic-resource-num&gt;&lt;/record&gt;&lt;/Cite&gt;&lt;/EndNote&gt;</w:instrText>
      </w:r>
      <w:r w:rsidR="009F6D5D">
        <w:fldChar w:fldCharType="separate"/>
      </w:r>
      <w:r w:rsidR="009F6D5D">
        <w:rPr>
          <w:noProof/>
        </w:rPr>
        <w:t>[92]</w:t>
      </w:r>
      <w:r w:rsidR="009F6D5D">
        <w:fldChar w:fldCharType="end"/>
      </w:r>
    </w:p>
    <w:p w14:paraId="4AB5C7A1" w14:textId="25A4A350" w:rsidR="009F6D5D" w:rsidRDefault="009F6D5D" w:rsidP="0034230C">
      <w:r>
        <w:t xml:space="preserve">93. </w:t>
      </w:r>
      <w:r w:rsidR="001D2C84">
        <w:fldChar w:fldCharType="begin"/>
      </w:r>
      <w:r w:rsidR="001D2C84">
        <w:instrText xml:space="preserve"> ADDIN EN.CITE &lt;EndNote&gt;&lt;Cite&gt;&lt;Author&gt;Melouki&lt;/Author&gt;&lt;Year&gt;2016&lt;/Year&gt;&lt;RecNum&gt;37609&lt;/RecNum&gt;&lt;DisplayText&gt;[93]&lt;/DisplayText&gt;&lt;record&gt;&lt;rec-number&gt;37609&lt;/rec-number&gt;&lt;foreign-keys&gt;&lt;key app="EN" db-id="r5ret2dtz5zsdced22nvf9tg0rrv0trsv2w9" timestamp="1633461554"&gt;37609&lt;/key&gt;&lt;/foreign-keys&gt;&lt;ref-type name="Journal Article"&gt;17&lt;/ref-type&gt;&lt;contributors&gt;&lt;authors&gt;&lt;author&gt;Melouki, Redouane&lt;/author&gt;&lt;author&gt;Llewellyn, Philip L.&lt;/author&gt;&lt;author&gt;Tazibet, Sana&lt;/author&gt;&lt;author&gt;Boucheffa, Youcef&lt;/author&gt;&lt;/authors&gt;&lt;/contributors&gt;&lt;titles&gt;&lt;title&gt;Hydrogen adsorption on activated carbons prepared from olive waste: effect of activation conditions on uptakes and adsorption energies&lt;/title&gt;&lt;secondary-title&gt;Journal of Porous Materials&lt;/secondary-title&gt;&lt;/titles&gt;&lt;periodical&gt;&lt;full-title&gt;Journal of Porous Materials&lt;/full-title&gt;&lt;abbr-1&gt;J. Porous Mater.&lt;/abbr-1&gt;&lt;abbr-2&gt;J Porous Mater&lt;/abbr-2&gt;&lt;/periodical&gt;&lt;pages&gt;1-11&lt;/pages&gt;&lt;volume&gt;24&lt;/volume&gt;&lt;number&gt;1&lt;/number&gt;&lt;section&gt;1&lt;/section&gt;&lt;dates&gt;&lt;year&gt;2016&lt;/year&gt;&lt;/dates&gt;&lt;isbn&gt;1380-2224&amp;#xD;1573-4854&lt;/isbn&gt;&lt;urls&gt;&lt;/urls&gt;&lt;electronic-resource-num&gt;10.1007/s10934-016-0230-z&lt;/electronic-resource-num&gt;&lt;/record&gt;&lt;/Cite&gt;&lt;/EndNote&gt;</w:instrText>
      </w:r>
      <w:r w:rsidR="001D2C84">
        <w:fldChar w:fldCharType="separate"/>
      </w:r>
      <w:r w:rsidR="001D2C84">
        <w:rPr>
          <w:noProof/>
        </w:rPr>
        <w:t>[93]</w:t>
      </w:r>
      <w:r w:rsidR="001D2C84">
        <w:fldChar w:fldCharType="end"/>
      </w:r>
    </w:p>
    <w:p w14:paraId="738C6972" w14:textId="7CF70D1A" w:rsidR="001D2C84" w:rsidRDefault="001D2C84" w:rsidP="0034230C">
      <w:r>
        <w:t xml:space="preserve">94. </w:t>
      </w:r>
      <w:r w:rsidR="00202C95">
        <w:fldChar w:fldCharType="begin"/>
      </w:r>
      <w:r w:rsidR="00202C95">
        <w:instrText xml:space="preserve"> ADDIN EN.CITE &lt;EndNote&gt;&lt;Cite&gt;&lt;Author&gt;Lee&lt;/Author&gt;&lt;Year&gt;2011&lt;/Year&gt;&lt;RecNum&gt;37536&lt;/RecNum&gt;&lt;DisplayText&gt;[94]&lt;/DisplayText&gt;&lt;record&gt;&lt;rec-number&gt;37536&lt;/rec-number&gt;&lt;foreign-keys&gt;&lt;key app="EN" db-id="r5ret2dtz5zsdced22nvf9tg0rrv0trsv2w9" timestamp="1633461272"&gt;37536&lt;/key&gt;&lt;/foreign-keys&gt;&lt;ref-type name="Journal Article"&gt;17&lt;/ref-type&gt;&lt;contributors&gt;&lt;authors&gt;&lt;author&gt;Lee, Seul-Yi&lt;/author&gt;&lt;author&gt;Park, Soo-Jin&lt;/author&gt;&lt;/authors&gt;&lt;/contributors&gt;&lt;titles&gt;&lt;title&gt;Preparation and characterization of ordered porous carbons for increasing hydrogen storage behaviors&lt;/title&gt;&lt;secondary-title&gt;Journal of Solid State Chemistry&lt;/secondary-title&gt;&lt;/titles&gt;&lt;periodical&gt;&lt;full-title&gt;Journal of Solid State Chemistry&lt;/full-title&gt;&lt;abbr-1&gt;J. Solid State Chem.&lt;/abbr-1&gt;&lt;abbr-2&gt;J Solid State Chem&lt;/abbr-2&gt;&lt;/periodical&gt;&lt;pages&gt;2655-2660&lt;/pages&gt;&lt;volume&gt;184&lt;/volume&gt;&lt;number&gt;10&lt;/number&gt;&lt;section&gt;2655&lt;/section&gt;&lt;dates&gt;&lt;year&gt;2011&lt;/year&gt;&lt;/dates&gt;&lt;isbn&gt;00224596&lt;/isbn&gt;&lt;urls&gt;&lt;/urls&gt;&lt;electronic-resource-num&gt;10.1016/j.jssc.2011.07.034&lt;/electronic-resource-num&gt;&lt;/record&gt;&lt;/Cite&gt;&lt;/EndNote&gt;</w:instrText>
      </w:r>
      <w:r w:rsidR="00202C95">
        <w:fldChar w:fldCharType="separate"/>
      </w:r>
      <w:r w:rsidR="00202C95">
        <w:rPr>
          <w:noProof/>
        </w:rPr>
        <w:t>[94]</w:t>
      </w:r>
      <w:r w:rsidR="00202C95">
        <w:fldChar w:fldCharType="end"/>
      </w:r>
    </w:p>
    <w:p w14:paraId="2CBE99DB" w14:textId="712281F2" w:rsidR="00202C95" w:rsidRDefault="00202C95" w:rsidP="0034230C">
      <w:r>
        <w:t xml:space="preserve">95. </w:t>
      </w:r>
      <w:r w:rsidR="00F05589">
        <w:fldChar w:fldCharType="begin"/>
      </w:r>
      <w:r w:rsidR="00F05589">
        <w:instrText xml:space="preserve"> ADDIN EN.CITE &lt;EndNote&gt;&lt;Cite&gt;&lt;Author&gt;Yang&lt;/Author&gt;&lt;Year&gt;2013&lt;/Year&gt;&lt;RecNum&gt;37538&lt;/RecNum&gt;&lt;DisplayText&gt;[95]&lt;/DisplayText&gt;&lt;record&gt;&lt;rec-number&gt;37538&lt;/rec-number&gt;&lt;foreign-keys&gt;&lt;key app="EN" db-id="r5ret2dtz5zsdced22nvf9tg0rrv0trsv2w9" timestamp="1633461278"&gt;37538&lt;/key&gt;&lt;/foreign-keys&gt;&lt;ref-type name="Journal Article"&gt;17&lt;/ref-type&gt;&lt;contributors&gt;&lt;authors&gt;&lt;author&gt;Yang, Zhuxian&lt;/author&gt;&lt;author&gt;Xia, Yongde&lt;/author&gt;&lt;author&gt;Zhu, Yanqiu&lt;/author&gt;&lt;/authors&gt;&lt;/contributors&gt;&lt;titles&gt;&lt;title&gt;Preparation and gases storage capacities of N-doped porous activated carbon materials derived from mesoporous polymer&lt;/title&gt;&lt;secondary-title&gt;Materials Chemistry and Physics&lt;/secondary-title&gt;&lt;/titles&gt;&lt;periodical&gt;&lt;full-title&gt;Materials Chemistry and Physics&lt;/full-title&gt;&lt;abbr-1&gt;Mater. Chem. Phys.&lt;/abbr-1&gt;&lt;abbr-2&gt;Mater Chem Phys&lt;/abbr-2&gt;&lt;/periodical&gt;&lt;pages&gt;318-323&lt;/pages&gt;&lt;volume&gt;141&lt;/volume&gt;&lt;number&gt;1&lt;/number&gt;&lt;section&gt;318&lt;/section&gt;&lt;dates&gt;&lt;year&gt;2013&lt;/year&gt;&lt;/dates&gt;&lt;isbn&gt;02540584&lt;/isbn&gt;&lt;urls&gt;&lt;/urls&gt;&lt;electronic-resource-num&gt;10.1016/j.matchemphys.2013.05.016&lt;/electronic-resource-num&gt;&lt;/record&gt;&lt;/Cite&gt;&lt;/EndNote&gt;</w:instrText>
      </w:r>
      <w:r w:rsidR="00F05589">
        <w:fldChar w:fldCharType="separate"/>
      </w:r>
      <w:r w:rsidR="00F05589">
        <w:rPr>
          <w:noProof/>
        </w:rPr>
        <w:t>[95]</w:t>
      </w:r>
      <w:r w:rsidR="00F05589">
        <w:fldChar w:fldCharType="end"/>
      </w:r>
    </w:p>
    <w:p w14:paraId="53E018CC" w14:textId="17812BB0" w:rsidR="006D0D11" w:rsidRDefault="006D0D11" w:rsidP="0034230C">
      <w:r>
        <w:t xml:space="preserve">96. </w:t>
      </w:r>
      <w:r>
        <w:fldChar w:fldCharType="begin"/>
      </w:r>
      <w:r>
        <w:instrText xml:space="preserve"> ADDIN EN.CITE &lt;EndNote&gt;&lt;Cite&gt;&lt;Author&gt;Rambau&lt;/Author&gt;&lt;Year&gt;2018&lt;/Year&gt;&lt;RecNum&gt;37571&lt;/RecNum&gt;&lt;DisplayText&gt;[96]&lt;/DisplayText&gt;&lt;record&gt;&lt;rec-number&gt;37571&lt;/rec-number&gt;&lt;foreign-keys&gt;&lt;key app="EN" db-id="r5ret2dtz5zsdced22nvf9tg0rrv0trsv2w9" timestamp="1633461416"&gt;37571&lt;/key&gt;&lt;/foreign-keys&gt;&lt;ref-type name="Journal Article"&gt;17&lt;/ref-type&gt;&lt;contributors&gt;&lt;authors&gt;&lt;author&gt;Rambau, Khavharendwe M.&lt;/author&gt;&lt;author&gt;Musyoka, Nicholas M.&lt;/author&gt;&lt;author&gt;Manyala, Ncholu&lt;/author&gt;&lt;author&gt;Ren, Jianwei&lt;/author&gt;&lt;author&gt;Langmi, Henrietta W.&lt;/author&gt;&lt;/authors&gt;&lt;/contributors&gt;&lt;titles&gt;&lt;title&gt;Mechanochemical approach in the synthesis of activated carbons from waste tyres and its hydrogen storage applications&lt;/title&gt;&lt;secondary-title&gt;Materials Today: Proceedings&lt;/secondary-title&gt;&lt;/titles&gt;&lt;periodical&gt;&lt;full-title&gt;Materials Today: Proceedings&lt;/full-title&gt;&lt;/periodical&gt;&lt;pages&gt;10505-10513&lt;/pages&gt;&lt;volume&gt;5&lt;/volume&gt;&lt;number&gt;4&lt;/number&gt;&lt;section&gt;10505&lt;/section&gt;&lt;dates&gt;&lt;year&gt;2018&lt;/year&gt;&lt;/dates&gt;&lt;isbn&gt;22147853&lt;/isbn&gt;&lt;urls&gt;&lt;/urls&gt;&lt;electronic-resource-num&gt;10.1016/j.matpr.2017.12.382&lt;/electronic-resource-num&gt;&lt;/record&gt;&lt;/Cite&gt;&lt;/EndNote&gt;</w:instrText>
      </w:r>
      <w:r>
        <w:fldChar w:fldCharType="separate"/>
      </w:r>
      <w:r>
        <w:rPr>
          <w:noProof/>
        </w:rPr>
        <w:t>[96]</w:t>
      </w:r>
      <w:r>
        <w:fldChar w:fldCharType="end"/>
      </w:r>
    </w:p>
    <w:p w14:paraId="5175AAB2" w14:textId="0649E734" w:rsidR="003C4FCC" w:rsidRDefault="003C4FCC" w:rsidP="0034230C">
      <w:r>
        <w:t xml:space="preserve">97. </w:t>
      </w:r>
      <w:r w:rsidR="0065078F">
        <w:fldChar w:fldCharType="begin"/>
      </w:r>
      <w:r w:rsidR="0065078F">
        <w:instrText xml:space="preserve"> ADDIN EN.CITE &lt;EndNote&gt;&lt;Cite&gt;&lt;Author&gt;Alam&lt;/Author&gt;&lt;Year&gt;2011&lt;/Year&gt;&lt;RecNum&gt;37566&lt;/RecNum&gt;&lt;DisplayText&gt;[97]&lt;/DisplayText&gt;&lt;record&gt;&lt;rec-number&gt;37566&lt;/rec-number&gt;&lt;foreign-keys&gt;&lt;key app="EN" db-id="r5ret2dtz5zsdced22nvf9tg0rrv0trsv2w9" timestamp="1633461388"&gt;37566&lt;/key&gt;&lt;/foreign-keys&gt;&lt;ref-type name="Journal Article"&gt;17&lt;/ref-type&gt;&lt;contributors&gt;&lt;authors&gt;&lt;author&gt;Alam, Nurul&lt;/author&gt;&lt;author&gt;Mokaya, Robert&lt;/author&gt;&lt;/authors&gt;&lt;/contributors&gt;&lt;titles&gt;&lt;title&gt;The effect of Al content of zeolite template on the properties and hydrogen storage capacity of zeolite templated carbons&lt;/title&gt;&lt;secondary-title&gt;Microporous and Mesoporous Materials&lt;/secondary-title&gt;&lt;/titles&gt;&lt;periodical&gt;&lt;full-title&gt;Microporous and Mesoporous Materials&lt;/full-title&gt;&lt;abbr-1&gt;Micropor. Mesopor. Mater.&lt;/abbr-1&gt;&lt;/periodical&gt;&lt;pages&gt;140-147&lt;/pages&gt;&lt;volume&gt;144&lt;/volume&gt;&lt;number&gt;1-3&lt;/number&gt;&lt;section&gt;140&lt;/section&gt;&lt;dates&gt;&lt;year&gt;2011&lt;/year&gt;&lt;/dates&gt;&lt;isbn&gt;13871811&lt;/isbn&gt;&lt;urls&gt;&lt;/urls&gt;&lt;electronic-resource-num&gt;10.1016/j.micromeso.2011.04.001&lt;/electronic-resource-num&gt;&lt;/record&gt;&lt;/Cite&gt;&lt;/EndNote&gt;</w:instrText>
      </w:r>
      <w:r w:rsidR="0065078F">
        <w:fldChar w:fldCharType="separate"/>
      </w:r>
      <w:r w:rsidR="0065078F">
        <w:rPr>
          <w:noProof/>
        </w:rPr>
        <w:t>[97]</w:t>
      </w:r>
      <w:r w:rsidR="0065078F">
        <w:fldChar w:fldCharType="end"/>
      </w:r>
    </w:p>
    <w:p w14:paraId="77A7F2E7" w14:textId="7700F29D" w:rsidR="003C4FCC" w:rsidRDefault="003C4FCC" w:rsidP="0034230C">
      <w:r>
        <w:t xml:space="preserve">98. </w:t>
      </w:r>
      <w:r w:rsidR="006D1328">
        <w:fldChar w:fldCharType="begin"/>
      </w:r>
      <w:r w:rsidR="006D1328">
        <w:instrText xml:space="preserve"> ADDIN EN.CITE &lt;EndNote&gt;&lt;Cite&gt;&lt;Author&gt;Guan&lt;/Author&gt;&lt;Year&gt;2009&lt;/Year&gt;&lt;RecNum&gt;37565&lt;/RecNum&gt;&lt;DisplayText&gt;[98]&lt;/DisplayText&gt;&lt;record&gt;&lt;rec-number&gt;37565&lt;/rec-number&gt;&lt;foreign-keys&gt;&lt;key app="EN" db-id="r5ret2dtz5zsdced22nvf9tg0rrv0trsv2w9" timestamp="1633461384"&gt;37565&lt;/key&gt;&lt;/foreign-keys&gt;&lt;ref-type name="Journal Article"&gt;17&lt;/ref-type&gt;&lt;contributors&gt;&lt;authors&gt;&lt;author&gt;Guan, C.&lt;/author&gt;&lt;author&gt;Wang, K.&lt;/author&gt;&lt;author&gt;Yang, C.&lt;/author&gt;&lt;author&gt;Zhao, X. S.&lt;/author&gt;&lt;/authors&gt;&lt;/contributors&gt;&lt;titles&gt;&lt;title&gt;Characterization of a zeolite-templated carbon for H2 storage application&lt;/title&gt;&lt;secondary-title&gt;Microporous and Mesoporous Materials&lt;/secondary-title&gt;&lt;/titles&gt;&lt;periodical&gt;&lt;full-title&gt;Microporous and Mesoporous Materials&lt;/full-title&gt;&lt;abbr-1&gt;Micropor. Mesopor. Mater.&lt;/abbr-1&gt;&lt;/periodical&gt;&lt;pages&gt;503-507&lt;/pages&gt;&lt;volume&gt;118&lt;/volume&gt;&lt;number&gt;1-3&lt;/number&gt;&lt;section&gt;503&lt;/section&gt;&lt;dates&gt;&lt;year&gt;2009&lt;/year&gt;&lt;/dates&gt;&lt;isbn&gt;13871811&lt;/isbn&gt;&lt;urls&gt;&lt;/urls&gt;&lt;electronic-resource-num&gt;10.1016/j.micromeso.2008.09.029&lt;/electronic-resource-num&gt;&lt;/record&gt;&lt;/Cite&gt;&lt;/EndNote&gt;</w:instrText>
      </w:r>
      <w:r w:rsidR="006D1328">
        <w:fldChar w:fldCharType="separate"/>
      </w:r>
      <w:r w:rsidR="006D1328">
        <w:rPr>
          <w:noProof/>
        </w:rPr>
        <w:t>[98]</w:t>
      </w:r>
      <w:r w:rsidR="006D1328">
        <w:fldChar w:fldCharType="end"/>
      </w:r>
    </w:p>
    <w:p w14:paraId="7A68573C" w14:textId="3AF19514" w:rsidR="006D1328" w:rsidRDefault="006D1328" w:rsidP="0034230C">
      <w:r>
        <w:t xml:space="preserve">99. </w:t>
      </w:r>
      <w:r w:rsidR="002E6CDC">
        <w:fldChar w:fldCharType="begin"/>
      </w:r>
      <w:r w:rsidR="002E6CDC">
        <w:instrText xml:space="preserve"> ADDIN EN.CITE &lt;EndNote&gt;&lt;Cite&gt;&lt;Author&gt;Yang&lt;/Author&gt;&lt;Year&gt;2012&lt;/Year&gt;&lt;RecNum&gt;36764&lt;/RecNum&gt;&lt;DisplayText&gt;[99]&lt;/DisplayText&gt;&lt;record&gt;&lt;rec-number&gt;36764&lt;/rec-number&gt;&lt;foreign-keys&gt;&lt;key app="EN" db-id="r5ret2dtz5zsdced22nvf9tg0rrv0trsv2w9" timestamp="1626827022"&gt;36764&lt;/key&gt;&lt;/foreign-keys&gt;&lt;ref-type name="Journal Article"&gt;17&lt;/ref-type&gt;&lt;contributors&gt;&lt;authors&gt;&lt;author&gt;Yang, Ru&lt;/author&gt;&lt;author&gt;Liu, Guoqiang&lt;/author&gt;&lt;author&gt;Li, Min&lt;/author&gt;&lt;author&gt;Zhang, Jianchun&lt;/author&gt;&lt;author&gt;Hao, Xinmin&lt;/author&gt;&lt;/authors&gt;&lt;/contributors&gt;&lt;titles&gt;&lt;title&gt;Preparation and N2, CO2 and H2 adsorption of super activated carbon derived from biomass source hemp (Cannabis sativa L.) stem&lt;/title&gt;&lt;secondary-title&gt;Microporous and Mesoporous Materials&lt;/secondary-title&gt;&lt;/titles&gt;&lt;periodical&gt;&lt;full-title&gt;Microporous and Mesoporous Materials&lt;/full-title&gt;&lt;abbr-1&gt;Micropor. Mesopor. Mater.&lt;/abbr-1&gt;&lt;/periodical&gt;&lt;pages&gt;108-116&lt;/pages&gt;&lt;volume&gt;158&lt;/volume&gt;&lt;section&gt;108&lt;/section&gt;&lt;dates&gt;&lt;year&gt;2012&lt;/year&gt;&lt;/dates&gt;&lt;isbn&gt;13871811&lt;/isbn&gt;&lt;urls&gt;&lt;/urls&gt;&lt;electronic-resource-num&gt;10.1016/j.micromeso.2012.03.004&lt;/electronic-resource-num&gt;&lt;/record&gt;&lt;/Cite&gt;&lt;/EndNote&gt;</w:instrText>
      </w:r>
      <w:r w:rsidR="002E6CDC">
        <w:fldChar w:fldCharType="separate"/>
      </w:r>
      <w:r w:rsidR="002E6CDC">
        <w:rPr>
          <w:noProof/>
        </w:rPr>
        <w:t>[99]</w:t>
      </w:r>
      <w:r w:rsidR="002E6CDC">
        <w:fldChar w:fldCharType="end"/>
      </w:r>
    </w:p>
    <w:p w14:paraId="60F0F8E7" w14:textId="1669C762" w:rsidR="002E6CDC" w:rsidRDefault="002E6CDC" w:rsidP="0034230C">
      <w:r>
        <w:t xml:space="preserve">100. </w:t>
      </w:r>
      <w:r w:rsidR="005A703B">
        <w:fldChar w:fldCharType="begin"/>
      </w:r>
      <w:r w:rsidR="005A703B">
        <w:instrText xml:space="preserve"> ADDIN EN.CITE &lt;EndNote&gt;&lt;Cite&gt;&lt;Author&gt;Adeniran&lt;/Author&gt;&lt;Year&gt;2015&lt;/Year&gt;&lt;RecNum&gt;37570&lt;/RecNum&gt;&lt;DisplayText&gt;[100]&lt;/DisplayText&gt;&lt;record&gt;&lt;rec-number&gt;37570&lt;/rec-number&gt;&lt;foreign-keys&gt;&lt;key app="EN" db-id="r5ret2dtz5zsdced22nvf9tg0rrv0trsv2w9" timestamp="1633461412"&gt;37570&lt;/key&gt;&lt;/foreign-keys&gt;&lt;ref-type name="Journal Article"&gt;17&lt;/ref-type&gt;&lt;contributors&gt;&lt;authors&gt;&lt;author&gt;Adeniran, Beatrice&lt;/author&gt;&lt;author&gt;Mokaya, Robert&lt;/author&gt;&lt;/authors&gt;&lt;/contributors&gt;&lt;titles&gt;&lt;title&gt;Compactivation: A mechanochemical approach to carbons with superior porosity and exceptional performance for hydrogen and CO2 storage&lt;/title&gt;&lt;secondary-title&gt;Nano Energy&lt;/secondary-title&gt;&lt;/titles&gt;&lt;periodical&gt;&lt;full-title&gt;Nano Energy&lt;/full-title&gt;&lt;/periodical&gt;&lt;pages&gt;173-185&lt;/pages&gt;&lt;volume&gt;16&lt;/volume&gt;&lt;section&gt;173&lt;/section&gt;&lt;dates&gt;&lt;year&gt;2015&lt;/year&gt;&lt;/dates&gt;&lt;isbn&gt;22112855&lt;/isbn&gt;&lt;urls&gt;&lt;/urls&gt;&lt;electronic-resource-num&gt;10.1016/j.nanoen.2015.06.022&lt;/electronic-resource-num&gt;&lt;/record&gt;&lt;/Cite&gt;&lt;/EndNote&gt;</w:instrText>
      </w:r>
      <w:r w:rsidR="005A703B">
        <w:fldChar w:fldCharType="separate"/>
      </w:r>
      <w:r w:rsidR="005A703B">
        <w:rPr>
          <w:noProof/>
        </w:rPr>
        <w:t>[100]</w:t>
      </w:r>
      <w:r w:rsidR="005A703B">
        <w:fldChar w:fldCharType="end"/>
      </w:r>
    </w:p>
    <w:p w14:paraId="7312C4ED" w14:textId="48FE6469" w:rsidR="005A703B" w:rsidRDefault="005A703B" w:rsidP="0034230C">
      <w:r>
        <w:t xml:space="preserve">101. </w:t>
      </w:r>
      <w:r>
        <w:fldChar w:fldCharType="begin"/>
      </w:r>
      <w:r>
        <w:instrText xml:space="preserve"> ADDIN EN.CITE &lt;EndNote&gt;&lt;Cite&gt;&lt;Author&gt;Blankenship Ii&lt;/Author&gt;&lt;Year&gt;2017&lt;/Year&gt;&lt;RecNum&gt;37610&lt;/RecNum&gt;&lt;DisplayText&gt;[101]&lt;/DisplayText&gt;&lt;record&gt;&lt;rec-number&gt;37610&lt;/rec-number&gt;&lt;foreign-keys&gt;&lt;key app="EN" db-id="r5ret2dtz5zsdced22nvf9tg0rrv0trsv2w9" timestamp="1633461558"&gt;37610&lt;/key&gt;&lt;/foreign-keys&gt;&lt;ref-type name="Journal Article"&gt;17&lt;/ref-type&gt;&lt;contributors&gt;&lt;authors&gt;&lt;author&gt;Blankenship Ii, T. S.&lt;/author&gt;&lt;author&gt;Balahmar, N.&lt;/author&gt;&lt;author&gt;Mokaya, R.&lt;/author&gt;&lt;/authors&gt;&lt;/contributors&gt;&lt;auth-address&gt;School of Chemistry, University of Nottingham, University Park, Nottingham, NG7 2RD, UK.&amp;#xD;School of Chemistry, University of Nottingham, University Park, Nottingham, NG7 2RD, UK. r.mokaya@nottingham.ac.uk.&lt;/auth-address&gt;&lt;titles&gt;&lt;title&gt;Oxygen-rich microporous carbons with exceptional hydrogen storage capacity&lt;/title&gt;&lt;secondary-title&gt;Nat Commun&lt;/secondary-title&gt;&lt;/titles&gt;&lt;periodical&gt;&lt;full-title&gt;Nat Commun&lt;/full-title&gt;&lt;/periodical&gt;&lt;pages&gt;1545&lt;/pages&gt;&lt;volume&gt;8&lt;/volume&gt;&lt;number&gt;1&lt;/number&gt;&lt;edition&gt;2017/11/18&lt;/edition&gt;&lt;dates&gt;&lt;year&gt;2017&lt;/year&gt;&lt;pub-dates&gt;&lt;date&gt;Nov 16&lt;/date&gt;&lt;/pub-dates&gt;&lt;/dates&gt;&lt;isbn&gt;2041-1723 (Electronic)&amp;#xD;2041-1723 (Linking)&lt;/isbn&gt;&lt;accession-num&gt;29146978&lt;/accession-num&gt;&lt;urls&gt;&lt;related-urls&gt;&lt;url&gt;https://www.ncbi.nlm.nih.gov/pubmed/29146978&lt;/url&gt;&lt;/related-urls&gt;&lt;/urls&gt;&lt;custom2&gt;PMC5691040&lt;/custom2&gt;&lt;electronic-resource-num&gt;10.1038/s41467-017-01633-x&lt;/electronic-resource-num&gt;&lt;/record&gt;&lt;/Cite&gt;&lt;/EndNote&gt;</w:instrText>
      </w:r>
      <w:r>
        <w:fldChar w:fldCharType="separate"/>
      </w:r>
      <w:r>
        <w:rPr>
          <w:noProof/>
        </w:rPr>
        <w:t>[101]</w:t>
      </w:r>
      <w:r>
        <w:fldChar w:fldCharType="end"/>
      </w:r>
    </w:p>
    <w:p w14:paraId="625EEE41" w14:textId="429CD4C2" w:rsidR="000829C8" w:rsidRDefault="000829C8" w:rsidP="0034230C">
      <w:r>
        <w:t xml:space="preserve">102. </w:t>
      </w:r>
      <w:r w:rsidR="00434247">
        <w:fldChar w:fldCharType="begin"/>
      </w:r>
      <w:r w:rsidR="00434247">
        <w:instrText xml:space="preserve"> ADDIN EN.CITE &lt;EndNote&gt;&lt;Cite&gt;&lt;Author&gt;Masika&lt;/Author&gt;&lt;Year&gt;2013&lt;/Year&gt;&lt;RecNum&gt;37557&lt;/RecNum&gt;&lt;DisplayText&gt;[102]&lt;/DisplayText&gt;&lt;record&gt;&lt;rec-number&gt;37557&lt;/rec-number&gt;&lt;foreign-keys&gt;&lt;key app="EN" db-id="r5ret2dtz5zsdced22nvf9tg0rrv0trsv2w9" timestamp="1633461358"&gt;37557&lt;/key&gt;&lt;/foreign-keys&gt;&lt;ref-type name="Journal Article"&gt;17&lt;/ref-type&gt;&lt;contributors&gt;&lt;authors&gt;&lt;author&gt;Masika, Eric&lt;/author&gt;&lt;author&gt;Mokaya, Robert&lt;/author&gt;&lt;/authors&gt;&lt;/contributors&gt;&lt;titles&gt;&lt;title&gt;Preparation of ultrahigh surface area porous carbons templated using zeolite 13X for enhanced hydrogen storage&lt;/title&gt;&lt;secondary-title&gt;Progress in Natural Science: Materials International&lt;/secondary-title&gt;&lt;/titles&gt;&lt;periodical&gt;&lt;full-title&gt;Progress in Natural Science: Materials International&lt;/full-title&gt;&lt;/periodical&gt;&lt;pages&gt;308-316&lt;/pages&gt;&lt;volume&gt;23&lt;/volume&gt;&lt;number&gt;3&lt;/number&gt;&lt;section&gt;308&lt;/section&gt;&lt;dates&gt;&lt;year&gt;2013&lt;/year&gt;&lt;/dates&gt;&lt;isbn&gt;10020071&lt;/isbn&gt;&lt;urls&gt;&lt;/urls&gt;&lt;electronic-resource-num&gt;10.1016/j.pnsc.2013.04.007&lt;/electronic-resource-num&gt;&lt;/record&gt;&lt;/Cite&gt;&lt;/EndNote&gt;</w:instrText>
      </w:r>
      <w:r w:rsidR="00434247">
        <w:fldChar w:fldCharType="separate"/>
      </w:r>
      <w:r w:rsidR="00434247">
        <w:rPr>
          <w:noProof/>
        </w:rPr>
        <w:t>[102]</w:t>
      </w:r>
      <w:r w:rsidR="00434247">
        <w:fldChar w:fldCharType="end"/>
      </w:r>
    </w:p>
    <w:p w14:paraId="159AFC75" w14:textId="6FFD4FC4" w:rsidR="0099782E" w:rsidRDefault="0099782E" w:rsidP="0034230C">
      <w:r>
        <w:t xml:space="preserve">103. </w:t>
      </w:r>
      <w:r>
        <w:fldChar w:fldCharType="begin"/>
      </w:r>
      <w:r>
        <w:instrText xml:space="preserve"> ADDIN EN.CITE &lt;EndNote&gt;&lt;Cite&gt;&lt;Author&gt;Choma&lt;/Author&gt;&lt;Year&gt;2014&lt;/Year&gt;&lt;RecNum&gt;37595&lt;/RecNum&gt;&lt;DisplayText&gt;[103]&lt;/DisplayText&gt;&lt;record&gt;&lt;rec-number&gt;37595&lt;/rec-number&gt;&lt;foreign-keys&gt;&lt;key app="EN" db-id="r5ret2dtz5zsdced22nvf9tg0rrv0trsv2w9" timestamp="1633461509"&gt;37595&lt;/key&gt;&lt;/foreign-keys&gt;&lt;ref-type name="Journal Article"&gt;17&lt;/ref-type&gt;&lt;contributors&gt;&lt;authors&gt;&lt;author&gt;Choma, Jerzy&lt;/author&gt;&lt;author&gt;Osuchowski, Łukasz&lt;/author&gt;&lt;author&gt;Marszewski, Michal&lt;/author&gt;&lt;author&gt;Jaroniec, Mietek&lt;/author&gt;&lt;/authors&gt;&lt;/contributors&gt;&lt;titles&gt;&lt;title&gt;Highly microporous polymer-based carbons for CO2 and H2 adsorption&lt;/title&gt;&lt;secondary-title&gt;RSC Advances&lt;/secondary-title&gt;&lt;/titles&gt;&lt;periodical&gt;&lt;full-title&gt;RSC Advances&lt;/full-title&gt;&lt;/periodical&gt;&lt;volume&gt;4&lt;/volume&gt;&lt;number&gt;28&lt;/number&gt;&lt;section&gt;14795&lt;/section&gt;&lt;dates&gt;&lt;year&gt;2014&lt;/year&gt;&lt;/dates&gt;&lt;isbn&gt;2046-2069&lt;/isbn&gt;&lt;urls&gt;&lt;/urls&gt;&lt;electronic-resource-num&gt;10.1039/c3ra47278g&lt;/electronic-resource-num&gt;&lt;/record&gt;&lt;/Cite&gt;&lt;/EndNote&gt;</w:instrText>
      </w:r>
      <w:r>
        <w:fldChar w:fldCharType="separate"/>
      </w:r>
      <w:r>
        <w:rPr>
          <w:noProof/>
        </w:rPr>
        <w:t>[103]</w:t>
      </w:r>
      <w:r>
        <w:fldChar w:fldCharType="end"/>
      </w:r>
    </w:p>
    <w:p w14:paraId="63EA0D4F" w14:textId="59814731" w:rsidR="0099782E" w:rsidRDefault="0099782E" w:rsidP="0034230C">
      <w:r>
        <w:t xml:space="preserve">104. </w:t>
      </w:r>
      <w:r w:rsidR="00774F58">
        <w:fldChar w:fldCharType="begin"/>
      </w:r>
      <w:r w:rsidR="00774F58">
        <w:instrText xml:space="preserve"> ADDIN EN.CITE &lt;EndNote&gt;&lt;Cite&gt;&lt;Author&gt;Musyoka&lt;/Author&gt;&lt;Year&gt;2020&lt;/Year&gt;&lt;RecNum&gt;37597&lt;/RecNum&gt;&lt;DisplayText&gt;[104]&lt;/DisplayText&gt;&lt;record&gt;&lt;rec-number&gt;37597&lt;/rec-number&gt;&lt;foreign-keys&gt;&lt;key app="EN" db-id="r5ret2dtz5zsdced22nvf9tg0rrv0trsv2w9" timestamp="1633461516"&gt;37597&lt;/key&gt;&lt;/foreign-keys&gt;&lt;ref-type name="Journal Article"&gt;17&lt;/ref-type&gt;&lt;contributors&gt;&lt;authors&gt;&lt;author&gt;Musyoka, Nicholas M.&lt;/author&gt;&lt;author&gt;Mutuma, Bridget K.&lt;/author&gt;&lt;author&gt;Manyala, Ncholu&lt;/author&gt;&lt;/authors&gt;&lt;/contributors&gt;&lt;titles&gt;&lt;title&gt;Onion-derived activated carbons with enhanced surface area for improved hydrogen storage and electrochemical energy application&lt;/title&gt;&lt;secondary-title&gt;RSC Advances&lt;/secondary-title&gt;&lt;/titles&gt;&lt;periodical&gt;&lt;full-title&gt;RSC Advances&lt;/full-title&gt;&lt;/periodical&gt;&lt;pages&gt;26928-26936&lt;/pages&gt;&lt;volume&gt;10&lt;/volume&gt;&lt;number&gt;45&lt;/number&gt;&lt;section&gt;26928&lt;/section&gt;&lt;dates&gt;&lt;year&gt;2020&lt;/year&gt;&lt;/dates&gt;&lt;isbn&gt;2046-2069&lt;/isbn&gt;&lt;urls&gt;&lt;/urls&gt;&lt;electronic-resource-num&gt;10.1039/d0ra04556j&lt;/electronic-resource-num&gt;&lt;/record&gt;&lt;/Cite&gt;&lt;/EndNote&gt;</w:instrText>
      </w:r>
      <w:r w:rsidR="00774F58">
        <w:fldChar w:fldCharType="separate"/>
      </w:r>
      <w:r w:rsidR="00774F58">
        <w:rPr>
          <w:noProof/>
        </w:rPr>
        <w:t>[104]</w:t>
      </w:r>
      <w:r w:rsidR="00774F58">
        <w:fldChar w:fldCharType="end"/>
      </w:r>
    </w:p>
    <w:p w14:paraId="4F950D33" w14:textId="1DFCA004" w:rsidR="00774F58" w:rsidRDefault="00774F58" w:rsidP="0034230C">
      <w:r>
        <w:t xml:space="preserve">105. </w:t>
      </w:r>
      <w:r w:rsidR="003B1358">
        <w:fldChar w:fldCharType="begin"/>
      </w:r>
      <w:r w:rsidR="003B1358">
        <w:instrText xml:space="preserve"> ADDIN EN.CITE &lt;EndNote&gt;&lt;Cite&gt;&lt;Author&gt;Wu&lt;/Author&gt;&lt;Year&gt;2017&lt;/Year&gt;&lt;RecNum&gt;37593&lt;/RecNum&gt;&lt;DisplayText&gt;[105]&lt;/DisplayText&gt;&lt;record&gt;&lt;rec-number&gt;37593&lt;/rec-number&gt;&lt;foreign-keys&gt;&lt;key app="EN" db-id="r5ret2dtz5zsdced22nvf9tg0rrv0trsv2w9" timestamp="1633461501"&gt;37593&lt;/key&gt;&lt;/foreign-keys&gt;&lt;ref-type name="Journal Article"&gt;17&lt;/ref-type&gt;&lt;contributors&gt;&lt;authors&gt;&lt;author&gt;Wu, Xingxing&lt;/author&gt;&lt;author&gt;Tian, Zhongwei&lt;/author&gt;&lt;author&gt;Hu, Langqing&lt;/author&gt;&lt;author&gt;Huang, Sha&lt;/author&gt;&lt;author&gt;Cai, Jinjun&lt;/author&gt;&lt;/authors&gt;&lt;/contributors&gt;&lt;titles&gt;&lt;title&gt;Macroalgae-derived nitrogen-doped hierarchical porous carbons with high performance for H2 storage and supercapacitors&lt;/title&gt;&lt;secondary-title&gt;RSC Advances&lt;/secondary-title&gt;&lt;/titles&gt;&lt;periodical&gt;&lt;full-title&gt;RSC Advances&lt;/full-title&gt;&lt;/periodical&gt;&lt;pages&gt;32795-32805&lt;/pages&gt;&lt;volume&gt;7&lt;/volume&gt;&lt;number&gt;52&lt;/number&gt;&lt;section&gt;32795&lt;/section&gt;&lt;dates&gt;&lt;year&gt;2017&lt;/year&gt;&lt;/dates&gt;&lt;isbn&gt;2046-2069&lt;/isbn&gt;&lt;urls&gt;&lt;/urls&gt;&lt;electronic-resource-num&gt;10.1039/c7ra05355j&lt;/electronic-resource-num&gt;&lt;/record&gt;&lt;/Cite&gt;&lt;/EndNote&gt;</w:instrText>
      </w:r>
      <w:r w:rsidR="003B1358">
        <w:fldChar w:fldCharType="separate"/>
      </w:r>
      <w:r w:rsidR="003B1358">
        <w:rPr>
          <w:noProof/>
        </w:rPr>
        <w:t>[105]</w:t>
      </w:r>
      <w:r w:rsidR="003B1358">
        <w:fldChar w:fldCharType="end"/>
      </w:r>
    </w:p>
    <w:p w14:paraId="445BC64F" w14:textId="6BFD141B" w:rsidR="00E53B6E" w:rsidRDefault="003B1358" w:rsidP="0034230C">
      <w:r>
        <w:t xml:space="preserve">106. </w:t>
      </w:r>
      <w:r w:rsidR="00E53B6E">
        <w:fldChar w:fldCharType="begin"/>
      </w:r>
      <w:r w:rsidR="00E53B6E">
        <w:instrText xml:space="preserve"> ADDIN EN.CITE &lt;EndNote&gt;&lt;Cite&gt;&lt;Author&gt;Guan&lt;/Author&gt;&lt;Year&gt;2009&lt;/Year&gt;&lt;RecNum&gt;37561&lt;/RecNum&gt;&lt;DisplayText&gt;[106]&lt;/DisplayText&gt;&lt;record&gt;&lt;rec-number&gt;37561&lt;/rec-number&gt;&lt;foreign-keys&gt;&lt;key app="EN" db-id="r5ret2dtz5zsdced22nvf9tg0rrv0trsv2w9" timestamp="1633461372"&gt;37561&lt;/key&gt;&lt;/foreign-keys&gt;&lt;ref-type name="Journal Article"&gt;17&lt;/ref-type&gt;&lt;contributors&gt;&lt;authors&gt;&lt;author&gt;Guan, C.&lt;/author&gt;&lt;author&gt;Zhang, X.&lt;/author&gt;&lt;author&gt;Wang, K.&lt;/author&gt;&lt;author&gt;Yang, C.&lt;/author&gt;&lt;/authors&gt;&lt;/contributors&gt;&lt;titles&gt;&lt;title&gt;Investigation of H2 storage in a templated carbon derived from zeolite Y and PFA&lt;/title&gt;&lt;secondary-title&gt;Separation and Purification Technology&lt;/secondary-title&gt;&lt;/titles&gt;&lt;periodical&gt;&lt;full-title&gt;Separation and Purification Technology&lt;/full-title&gt;&lt;abbr-1&gt;Sep. Purif. Technol.&lt;/abbr-1&gt;&lt;abbr-2&gt;Sep Purif Technol&lt;/abbr-2&gt;&lt;/periodical&gt;&lt;pages&gt;565-569&lt;/pages&gt;&lt;volume&gt;66&lt;/volume&gt;&lt;number&gt;3&lt;/number&gt;&lt;section&gt;565&lt;/section&gt;&lt;dates&gt;&lt;year&gt;2009&lt;/year&gt;&lt;/dates&gt;&lt;isbn&gt;13835866&lt;/isbn&gt;&lt;urls&gt;&lt;/urls&gt;&lt;electronic-resource-num&gt;10.1016/j.seppur.2009.01.015&lt;/electronic-resource-num&gt;&lt;/record&gt;&lt;/Cite&gt;&lt;/EndNote&gt;</w:instrText>
      </w:r>
      <w:r w:rsidR="00E53B6E">
        <w:fldChar w:fldCharType="separate"/>
      </w:r>
      <w:r w:rsidR="00E53B6E">
        <w:rPr>
          <w:noProof/>
        </w:rPr>
        <w:t>[106]</w:t>
      </w:r>
      <w:r w:rsidR="00E53B6E">
        <w:fldChar w:fldCharType="end"/>
      </w:r>
    </w:p>
    <w:p w14:paraId="66F931D0" w14:textId="112ACF1F" w:rsidR="00900738" w:rsidRDefault="00900738" w:rsidP="0034230C">
      <w:r>
        <w:t xml:space="preserve">107. </w:t>
      </w:r>
      <w:r>
        <w:fldChar w:fldCharType="begin"/>
      </w:r>
      <w:r>
        <w:instrText xml:space="preserve"> ADDIN EN.CITE &lt;EndNote&gt;&lt;Cite&gt;&lt;Author&gt;Xia&lt;/Author&gt;&lt;Year&gt;2014&lt;/Year&gt;&lt;RecNum&gt;37537&lt;/RecNum&gt;&lt;DisplayText&gt;[107]&lt;/DisplayText&gt;&lt;record&gt;&lt;rec-number&gt;37537&lt;/rec-number&gt;&lt;foreign-keys&gt;&lt;key app="EN" db-id="r5ret2dtz5zsdced22nvf9tg0rrv0trsv2w9" timestamp="1633461275"&gt;37537&lt;/key&gt;&lt;/foreign-keys&gt;&lt;ref-type name="Journal Article"&gt;17&lt;/ref-type&gt;&lt;contributors&gt;&lt;authors&gt;&lt;author&gt;Xia, Kaisheng&lt;/author&gt;&lt;author&gt;Hu, Juan&lt;/author&gt;&lt;author&gt;Jiang, Jinhua&lt;/author&gt;&lt;/authors&gt;&lt;/contributors&gt;&lt;titles&gt;&lt;title&gt;Enhanced room-temperature hydrogen storage in super-activated carbons: The role of porosity development by activation&lt;/title&gt;&lt;secondary-title&gt;Applied Surface Science&lt;/secondary-title&gt;&lt;/titles&gt;&lt;periodical&gt;&lt;full-title&gt;Applied Surface Science&lt;/full-title&gt;&lt;abbr-1&gt;Appl. Surf. Sci.&lt;/abbr-1&gt;&lt;abbr-2&gt;Appl Surf Sci&lt;/abbr-2&gt;&lt;/periodical&gt;&lt;pages&gt;261-267&lt;/pages&gt;&lt;volume&gt;315&lt;/volume&gt;&lt;section&gt;261&lt;/section&gt;&lt;dates&gt;&lt;year&gt;2014&lt;/year&gt;&lt;/dates&gt;&lt;isbn&gt;01694332&lt;/isbn&gt;&lt;urls&gt;&lt;/urls&gt;&lt;electronic-resource-num&gt;10.1016/j.apsusc.2014.07.144&lt;/electronic-resource-num&gt;&lt;/record&gt;&lt;/Cite&gt;&lt;/EndNote&gt;</w:instrText>
      </w:r>
      <w:r>
        <w:fldChar w:fldCharType="separate"/>
      </w:r>
      <w:r>
        <w:rPr>
          <w:noProof/>
        </w:rPr>
        <w:t>[107]</w:t>
      </w:r>
      <w:r>
        <w:fldChar w:fldCharType="end"/>
      </w:r>
    </w:p>
    <w:p w14:paraId="325883DF" w14:textId="6B039AC3" w:rsidR="00900738" w:rsidRDefault="00900738" w:rsidP="0034230C">
      <w:r>
        <w:t xml:space="preserve">108. </w:t>
      </w:r>
      <w:r w:rsidR="00BD0EF1">
        <w:fldChar w:fldCharType="begin"/>
      </w:r>
      <w:r w:rsidR="00BD0EF1">
        <w:instrText xml:space="preserve"> ADDIN EN.CITE &lt;EndNote&gt;&lt;Cite&gt;&lt;Author&gt;Castro&lt;/Author&gt;&lt;Year&gt;2010&lt;/Year&gt;&lt;RecNum&gt;37528&lt;/RecNum&gt;&lt;DisplayText&gt;[108]&lt;/DisplayText&gt;&lt;record&gt;&lt;rec-number&gt;37528&lt;/rec-number&gt;&lt;foreign-keys&gt;&lt;key app="EN" db-id="r5ret2dtz5zsdced22nvf9tg0rrv0trsv2w9" timestamp="1633461233"&gt;37528&lt;/key&gt;&lt;/foreign-keys&gt;&lt;ref-type name="Journal Article"&gt;17&lt;/ref-type&gt;&lt;contributors&gt;&lt;authors&gt;&lt;author&gt;Castro, Mateus Monteiro de&lt;/author&gt;&lt;author&gt;Martínez-Escandell, Manuel&lt;/author&gt;&lt;author&gt;Molina-Sabio, Miguel&lt;/author&gt;&lt;author&gt;Rodríguez-Reinoso, Francisco&lt;/author&gt;&lt;/authors&gt;&lt;/contributors&gt;&lt;titles&gt;&lt;title&gt;Hydrogen adsorption on KOH activated carbons from mesophase pitch containing Si, B, Ti or Fe&lt;/title&gt;&lt;secondary-title&gt;Carbon&lt;/secondary-title&gt;&lt;/titles&gt;&lt;periodical&gt;&lt;full-title&gt;Carbon&lt;/full-title&gt;&lt;/periodical&gt;&lt;pages&gt;636-644&lt;/pages&gt;&lt;volume&gt;48&lt;/volume&gt;&lt;number&gt;3&lt;/number&gt;&lt;section&gt;636&lt;/section&gt;&lt;dates&gt;&lt;year&gt;2010&lt;/year&gt;&lt;/dates&gt;&lt;isbn&gt;00086223&lt;/isbn&gt;&lt;urls&gt;&lt;/urls&gt;&lt;electronic-resource-num&gt;10.1016/j.carbon.2009.10.005&lt;/electronic-resource-num&gt;&lt;/record&gt;&lt;/Cite&gt;&lt;/EndNote&gt;</w:instrText>
      </w:r>
      <w:r w:rsidR="00BD0EF1">
        <w:fldChar w:fldCharType="separate"/>
      </w:r>
      <w:r w:rsidR="00BD0EF1">
        <w:rPr>
          <w:noProof/>
        </w:rPr>
        <w:t>[108]</w:t>
      </w:r>
      <w:r w:rsidR="00BD0EF1">
        <w:fldChar w:fldCharType="end"/>
      </w:r>
    </w:p>
    <w:p w14:paraId="7CC3BDA9" w14:textId="0C8C2CAE" w:rsidR="00B83A63" w:rsidRDefault="00BD0EF1" w:rsidP="0034230C">
      <w:r>
        <w:t xml:space="preserve">109. </w:t>
      </w:r>
      <w:r w:rsidR="00641C48">
        <w:fldChar w:fldCharType="begin"/>
      </w:r>
      <w:r w:rsidR="00641C48">
        <w:instrText xml:space="preserve"> ADDIN EN.CITE &lt;EndNote&gt;&lt;Cite&gt;&lt;Author&gt;Knight&lt;/Author&gt;&lt;Year&gt;2020&lt;/Year&gt;&lt;RecNum&gt;37553&lt;/RecNum&gt;&lt;DisplayText&gt;[109]&lt;/DisplayText&gt;&lt;record&gt;&lt;rec-number&gt;37553&lt;/rec-number&gt;&lt;foreign-keys&gt;&lt;key app="EN" db-id="r5ret2dtz5zsdced22nvf9tg0rrv0trsv2w9" timestamp="1633461342"&gt;37553&lt;/key&gt;&lt;/foreign-keys&gt;&lt;ref-type name="Journal Article"&gt;17&lt;/ref-type&gt;&lt;contributors&gt;&lt;authors&gt;&lt;author&gt;Knight, E. W.&lt;/author&gt;&lt;author&gt;Gillespie, A. K.&lt;/author&gt;&lt;author&gt;Prosniewski, M. J.&lt;/author&gt;&lt;author&gt;Stalla, D.&lt;/author&gt;&lt;author&gt;Dohnke, E.&lt;/author&gt;&lt;author&gt;Rash, T. A.&lt;/author&gt;&lt;author&gt;Pfeifer, P.&lt;/author&gt;&lt;author&gt;Wexler, C.&lt;/author&gt;&lt;/authors&gt;&lt;/contributors&gt;&lt;titles&gt;&lt;title&gt;Determination of the enthalpy of adsorption of hydrogen in activated carbon at room temperature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15541-15552&lt;/pages&gt;&lt;volume&gt;45&lt;/volume&gt;&lt;number&gt;31&lt;/number&gt;&lt;section&gt;15541&lt;/section&gt;&lt;dates&gt;&lt;year&gt;2020&lt;/year&gt;&lt;/dates&gt;&lt;isbn&gt;03603199&lt;/isbn&gt;&lt;urls&gt;&lt;/urls&gt;&lt;electronic-resource-num&gt;10.1016/j.ijhydene.2020.04.037&lt;/electronic-resource-num&gt;&lt;/record&gt;&lt;/Cite&gt;&lt;/EndNote&gt;</w:instrText>
      </w:r>
      <w:r w:rsidR="00641C48">
        <w:fldChar w:fldCharType="separate"/>
      </w:r>
      <w:r w:rsidR="00641C48">
        <w:rPr>
          <w:noProof/>
        </w:rPr>
        <w:t>[109]</w:t>
      </w:r>
      <w:r w:rsidR="00641C48">
        <w:fldChar w:fldCharType="end"/>
      </w:r>
    </w:p>
    <w:p w14:paraId="789ABE90" w14:textId="7BBAE35D" w:rsidR="00641C48" w:rsidRDefault="00641C48" w:rsidP="0034230C">
      <w:r>
        <w:t xml:space="preserve">110. </w:t>
      </w:r>
      <w:r w:rsidR="00872F4A">
        <w:fldChar w:fldCharType="begin"/>
      </w:r>
      <w:r w:rsidR="00872F4A">
        <w:instrText xml:space="preserve"> ADDIN EN.CITE &lt;EndNote&gt;&lt;Cite&gt;&lt;Author&gt;Minuto&lt;/Author&gt;&lt;Year&gt;2015&lt;/Year&gt;&lt;RecNum&gt;37546&lt;/RecNum&gt;&lt;DisplayText&gt;[110]&lt;/DisplayText&gt;&lt;record&gt;&lt;rec-number&gt;37546&lt;/rec-number&gt;&lt;foreign-keys&gt;&lt;key app="EN" db-id="r5ret2dtz5zsdced22nvf9tg0rrv0trsv2w9" timestamp="1633461317"&gt;37546&lt;/key&gt;&lt;/foreign-keys&gt;&lt;ref-type name="Journal Article"&gt;17&lt;/ref-type&gt;&lt;contributors&gt;&lt;authors&gt;&lt;author&gt;Minuto, Francesco Demetrio&lt;/author&gt;&lt;author&gt;Policicchio, Alfonso&lt;/author&gt;&lt;author&gt;Aloise, Alfredo&lt;/author&gt;&lt;author&gt;Agostino, Raffaele Giuseppe&lt;/author&gt;&lt;/authors&gt;&lt;/contributors&gt;&lt;titles&gt;&lt;title&gt;Liquid-like hydrogen in the micropores of commercial activated carbons&lt;/title&gt;&lt;secondary-title&gt;International Journal of Hydrogen Energy&lt;/secondary-title&gt;&lt;/titles&gt;&lt;periodical&gt;&lt;full-title&gt;International Journal of Hydrogen Energy&lt;/full-title&gt;&lt;abbr-1&gt;Int. J. Hydrogen Energy&lt;/abbr-1&gt;&lt;abbr-2&gt;Int J Hydrogen Energy&lt;/abbr-2&gt;&lt;/periodical&gt;&lt;pages&gt;14562-14572&lt;/pages&gt;&lt;volume&gt;40&lt;/volume&gt;&lt;number&gt;42&lt;/number&gt;&lt;section&gt;14562&lt;/section&gt;&lt;dates&gt;&lt;year&gt;2015&lt;/year&gt;&lt;/dates&gt;&lt;isbn&gt;03603199&lt;/isbn&gt;&lt;urls&gt;&lt;/urls&gt;&lt;electronic-resource-num&gt;10.1016/j.ijhydene.2015.07.029&lt;/electronic-resource-num&gt;&lt;/record&gt;&lt;/Cite&gt;&lt;/EndNote&gt;</w:instrText>
      </w:r>
      <w:r w:rsidR="00872F4A">
        <w:fldChar w:fldCharType="separate"/>
      </w:r>
      <w:r w:rsidR="00872F4A">
        <w:rPr>
          <w:noProof/>
        </w:rPr>
        <w:t>[110]</w:t>
      </w:r>
      <w:r w:rsidR="00872F4A">
        <w:fldChar w:fldCharType="end"/>
      </w:r>
    </w:p>
    <w:p w14:paraId="4BB15F32" w14:textId="28DC7EE6" w:rsidR="00872F4A" w:rsidRDefault="00872F4A" w:rsidP="0034230C">
      <w:r>
        <w:t xml:space="preserve">111. </w:t>
      </w:r>
      <w:r w:rsidR="00CD69C2">
        <w:fldChar w:fldCharType="begin"/>
      </w:r>
      <w:r w:rsidR="00CD69C2">
        <w:instrText xml:space="preserve"> ADDIN EN.CITE &lt;EndNote&gt;&lt;Cite&gt;&lt;Author&gt;Park&lt;/Author&gt;&lt;Year&gt;2010&lt;/Year&gt;&lt;RecNum&gt;37534&lt;/RecNum&gt;&lt;DisplayText&gt;[111]&lt;/DisplayText&gt;&lt;record&gt;&lt;rec-number&gt;37534&lt;/rec-number&gt;&lt;foreign-keys&gt;&lt;key app="EN" db-id="r5ret2dtz5zsdced22nvf9tg0rrv0trsv2w9" timestamp="1633461266"&gt;37534&lt;/key&gt;&lt;/foreign-keys&gt;&lt;ref-type name="Journal Article"&gt;17&lt;/ref-type&gt;&lt;contributors&gt;&lt;authors&gt;&lt;author&gt;Park, S. J.&lt;/author&gt;&lt;author&gt;Lee, S. Y.&lt;/author&gt;&lt;/authors&gt;&lt;/contributors&gt;&lt;auth-address&gt;Department of Chemistry, Inha University, 253 Nam-gu, Incheon 402-751, Republic of Korea. sjpark@inha.ac.kr&lt;/auth-address&gt;&lt;titles&gt;&lt;title&gt;A study on hydrogen-storage behaviors of nickel-loaded mesoporous MCM-41&lt;/title&gt;&lt;secondary-title&gt;J Colloid Interface Sci&lt;/secondary-title&gt;&lt;/titles&gt;&lt;periodical&gt;&lt;full-title&gt;Journal of Colloid and Interface Science&lt;/full-title&gt;&lt;abbr-1&gt;J. Colloid Interface Sci.&lt;/abbr-1&gt;&lt;abbr-2&gt;J Colloid Interface Sci&lt;/abbr-2&gt;&lt;/periodical&gt;&lt;pages&gt;194-8&lt;/pages&gt;&lt;volume&gt;346&lt;/volume&gt;&lt;number&gt;1&lt;/number&gt;&lt;edition&gt;2010/03/30&lt;/edition&gt;&lt;keywords&gt;&lt;keyword&gt;Hydrogen/*chemistry&lt;/keyword&gt;&lt;keyword&gt;Nickel/*chemistry&lt;/keyword&gt;&lt;keyword&gt;Particle Size&lt;/keyword&gt;&lt;keyword&gt;Porosity&lt;/keyword&gt;&lt;keyword&gt;Silicon Dioxide/*chemistry&lt;/keyword&gt;&lt;keyword&gt;Surface Properties&lt;/keyword&gt;&lt;/keywords&gt;&lt;dates&gt;&lt;year&gt;2010&lt;/year&gt;&lt;pub-dates&gt;&lt;date&gt;Jun 1&lt;/date&gt;&lt;/pub-dates&gt;&lt;/dates&gt;&lt;isbn&gt;1095-7103 (Electronic)&amp;#xD;0021-9797 (Linking)&lt;/isbn&gt;&lt;accession-num&gt;20347449&lt;/accession-num&gt;&lt;urls&gt;&lt;related-urls&gt;&lt;url&gt;https://www.ncbi.nlm.nih.gov/pubmed/20347449&lt;/url&gt;&lt;/related-urls&gt;&lt;/urls&gt;&lt;electronic-resource-num&gt;10.1016/j.jcis.2010.02.047&lt;/electronic-resource-num&gt;&lt;/record&gt;&lt;/Cite&gt;&lt;/EndNote&gt;</w:instrText>
      </w:r>
      <w:r w:rsidR="00CD69C2">
        <w:fldChar w:fldCharType="separate"/>
      </w:r>
      <w:r w:rsidR="00CD69C2">
        <w:rPr>
          <w:noProof/>
        </w:rPr>
        <w:t>[111]</w:t>
      </w:r>
      <w:r w:rsidR="00CD69C2">
        <w:fldChar w:fldCharType="end"/>
      </w:r>
    </w:p>
    <w:p w14:paraId="2DFD0CC1" w14:textId="66E694CA" w:rsidR="00CD69C2" w:rsidRDefault="00CD69C2" w:rsidP="0034230C">
      <w:r>
        <w:t xml:space="preserve">112. </w:t>
      </w:r>
      <w:r w:rsidR="00707856">
        <w:fldChar w:fldCharType="begin"/>
      </w:r>
      <w:r w:rsidR="00707856">
        <w:instrText xml:space="preserve"> ADDIN EN.CITE &lt;EndNote&gt;&lt;Cite&gt;&lt;Author&gt;Martínez de Yuso&lt;/Author&gt;&lt;Year&gt;2017&lt;/Year&gt;&lt;RecNum&gt;37568&lt;/RecNum&gt;&lt;DisplayText&gt;[112]&lt;/DisplayText&gt;&lt;record&gt;&lt;rec-number&gt;37568&lt;/rec-number&gt;&lt;foreign-keys&gt;&lt;key app="EN" db-id="r5ret2dtz5zsdced22nvf9tg0rrv0trsv2w9" timestamp="1633461402"&gt;37568&lt;/key&gt;&lt;/foreign-keys&gt;&lt;ref-type name="Journal Article"&gt;17&lt;/ref-type&gt;&lt;contributors&gt;&lt;authors&gt;&lt;author&gt;Martínez de Yuso, Alicia&lt;/author&gt;&lt;author&gt;De Fina, Maurizio&lt;/author&gt;&lt;author&gt;Nita, Cristina&lt;/author&gt;&lt;author&gt;Fioux, Philippe&lt;/author&gt;&lt;author&gt;Parmentier, Julien&lt;/author&gt;&lt;author&gt;Matei Ghimbeu, Camelia&lt;/author&gt;&lt;/authors&gt;&lt;/contributors&gt;&lt;titles&gt;&lt;title&gt;Synthesis of sulfur-doped porous carbons by soft and hard templating processes for CO 2 and H 2 adsorption&lt;/title&gt;&lt;secondary-title&gt;Microporous and Mesoporous Materials&lt;/secondary-title&gt;&lt;/titles&gt;&lt;periodical&gt;&lt;full-title&gt;Microporous and Mesoporous Materials&lt;/full-title&gt;&lt;abbr-1&gt;Micropor. Mesopor. Mater.&lt;/abbr-1&gt;&lt;/periodical&gt;&lt;pages&gt;135-146&lt;/pages&gt;&lt;volume&gt;243&lt;/volume&gt;&lt;section&gt;135&lt;/section&gt;&lt;dates&gt;&lt;year&gt;2017&lt;/year&gt;&lt;/dates&gt;&lt;isbn&gt;13871811&lt;/isbn&gt;&lt;urls&gt;&lt;/urls&gt;&lt;electronic-resource-num&gt;10.1016/j.micromeso.2016.12.001&lt;/electronic-resource-num&gt;&lt;/record&gt;&lt;/Cite&gt;&lt;/EndNote&gt;</w:instrText>
      </w:r>
      <w:r w:rsidR="00707856">
        <w:fldChar w:fldCharType="separate"/>
      </w:r>
      <w:r w:rsidR="00707856">
        <w:rPr>
          <w:noProof/>
        </w:rPr>
        <w:t>[112]</w:t>
      </w:r>
      <w:r w:rsidR="00707856">
        <w:fldChar w:fldCharType="end"/>
      </w:r>
    </w:p>
    <w:p w14:paraId="21818AD6" w14:textId="77777777" w:rsidR="00215EF9" w:rsidRDefault="00215EF9" w:rsidP="0034230C"/>
    <w:p w14:paraId="16757E1F" w14:textId="77777777" w:rsidR="00641DB6" w:rsidRDefault="00641DB6" w:rsidP="0034230C"/>
    <w:p w14:paraId="08E29408" w14:textId="77777777" w:rsidR="00707856" w:rsidRPr="00707856" w:rsidRDefault="00641DB6" w:rsidP="00707856">
      <w:pPr>
        <w:pStyle w:val="EndNoteBibliography"/>
        <w:spacing w:after="0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707856" w:rsidRPr="00707856">
        <w:t>[1] J. Cai, L. Li, X. Lv, C. Yang, X. Zhao, Large surface area ordered porous carbons via nanocasting zeolite 10X and high performance for hydrogen storage application, ACS Appl Mater Interfaces, 6 (2014) 167-175.</w:t>
      </w:r>
    </w:p>
    <w:p w14:paraId="6529B4BC" w14:textId="77777777" w:rsidR="00707856" w:rsidRPr="00707856" w:rsidRDefault="00707856" w:rsidP="00707856">
      <w:pPr>
        <w:pStyle w:val="EndNoteBibliography"/>
        <w:spacing w:after="0"/>
      </w:pPr>
      <w:r w:rsidRPr="00707856">
        <w:t>[2] C.I. Contescu, K. van Benthem, S. Li, C.S. Bonifacio, S.J. Pennycook, P. Jena, N.C. Gallego, Single Pd atoms in activated carbon fibers and their contribution to hydrogen storage, Carbon, 49 (2011) 4050-4058.</w:t>
      </w:r>
    </w:p>
    <w:p w14:paraId="2BA82ED9" w14:textId="77777777" w:rsidR="00707856" w:rsidRPr="00707856" w:rsidRDefault="00707856" w:rsidP="00707856">
      <w:pPr>
        <w:pStyle w:val="EndNoteBibliography"/>
        <w:spacing w:after="0"/>
      </w:pPr>
      <w:r w:rsidRPr="00707856">
        <w:t>[3] L. Wang, F.H. Yang, R.T. Yang, Hydrogen storage properties of B- and N-doped microporous carbon, AlChE J., 55 (2009) 1823-1833.</w:t>
      </w:r>
    </w:p>
    <w:p w14:paraId="2D46626E" w14:textId="77777777" w:rsidR="00707856" w:rsidRPr="00707856" w:rsidRDefault="00707856" w:rsidP="00707856">
      <w:pPr>
        <w:pStyle w:val="EndNoteBibliography"/>
        <w:spacing w:after="0"/>
      </w:pPr>
      <w:r w:rsidRPr="00707856">
        <w:t>[4] V. Fierro, A. Szczurek, C. Zlotea, J.F. Marêché, M.T. Izquierdo, A. Albiniak, M. Latroche, G. Furdin, A. Celzard, Experimental evidence of an upper limit for hydrogen storage at 77K on activated carbons, Carbon, 48 (2010) 1902-1911.</w:t>
      </w:r>
    </w:p>
    <w:p w14:paraId="6F9B6251" w14:textId="77777777" w:rsidR="00707856" w:rsidRPr="00707856" w:rsidRDefault="00707856" w:rsidP="00707856">
      <w:pPr>
        <w:pStyle w:val="EndNoteBibliography"/>
        <w:spacing w:after="0"/>
      </w:pPr>
      <w:r w:rsidRPr="00707856">
        <w:t>[5] M. Jordá-Beneyto, F. Suárez-García, D. Lozano-Castelló, D. Cazorla-Amorós, A. Linares-Solano, Hydrogen storage on chemically activated carbons and carbon nanomaterials at high pressures, Carbon, 45 (2007) 293-303.</w:t>
      </w:r>
    </w:p>
    <w:p w14:paraId="1816B058" w14:textId="77777777" w:rsidR="00707856" w:rsidRPr="00707856" w:rsidRDefault="00707856" w:rsidP="00707856">
      <w:pPr>
        <w:pStyle w:val="EndNoteBibliography"/>
        <w:spacing w:after="0"/>
      </w:pPr>
      <w:r w:rsidRPr="00707856">
        <w:t>[6] K.Y. Kang, B.I. Lee, J.S. Lee, Hydrogen adsorption on nitrogen-doped carbon xerogels, Carbon, 47 (2009) 1171-1180.</w:t>
      </w:r>
    </w:p>
    <w:p w14:paraId="47367438" w14:textId="77777777" w:rsidR="00707856" w:rsidRPr="00707856" w:rsidRDefault="00707856" w:rsidP="00707856">
      <w:pPr>
        <w:pStyle w:val="EndNoteBibliography"/>
        <w:spacing w:after="0"/>
      </w:pPr>
      <w:r w:rsidRPr="00707856">
        <w:t>[7] G. Sethia, A. Sayari, Activated carbon with optimum pore size distribution for hydrogen storage, Carbon, 99 (2016) 289-294.</w:t>
      </w:r>
    </w:p>
    <w:p w14:paraId="46230E91" w14:textId="77777777" w:rsidR="00707856" w:rsidRPr="00707856" w:rsidRDefault="00707856" w:rsidP="00707856">
      <w:pPr>
        <w:pStyle w:val="EndNoteBibliography"/>
        <w:spacing w:after="0"/>
      </w:pPr>
      <w:r w:rsidRPr="00707856">
        <w:t>[8] H. Wang, Q. Gao, J. Hu, Z. Chen, High performance of nanoporous carbon in cryogenic hydrogen storage and electrochemical capacitance, Carbon, 47 (2009) 2259-2268.</w:t>
      </w:r>
    </w:p>
    <w:p w14:paraId="2A43CC61" w14:textId="77777777" w:rsidR="00707856" w:rsidRPr="00707856" w:rsidRDefault="00707856" w:rsidP="00707856">
      <w:pPr>
        <w:pStyle w:val="EndNoteBibliography"/>
        <w:spacing w:after="0"/>
      </w:pPr>
      <w:r w:rsidRPr="00707856">
        <w:t>[9] J. Wang, I. Senkovska, S. Kaskel, Q. Liu, Chemically activated fungi-based porous carbons for hydrogen storage, Carbon, 75 (2014) 372-380.</w:t>
      </w:r>
    </w:p>
    <w:p w14:paraId="744A026B" w14:textId="77777777" w:rsidR="00707856" w:rsidRPr="00707856" w:rsidRDefault="00707856" w:rsidP="00707856">
      <w:pPr>
        <w:pStyle w:val="EndNoteBibliography"/>
        <w:spacing w:after="0"/>
      </w:pPr>
      <w:r w:rsidRPr="00707856">
        <w:t>[10] K. Xia, Q. Gao, C. Wu, S. Song, M. Ruan, Activation, characterization and hydrogen storage properties of the mesoporous carbon CMK-3, Carbon, 45 (2007) 1989-1996.</w:t>
      </w:r>
    </w:p>
    <w:p w14:paraId="3F45C092" w14:textId="77777777" w:rsidR="00707856" w:rsidRPr="00707856" w:rsidRDefault="00707856" w:rsidP="00707856">
      <w:pPr>
        <w:pStyle w:val="EndNoteBibliography"/>
        <w:spacing w:after="0"/>
      </w:pPr>
      <w:r w:rsidRPr="00707856">
        <w:t>[11] Y. Xia, R. Mokaya, D.M. Grant, G.S. Walker, A simplified synthesis of N-doped zeolite-templated carbons, the control of the level of zeolite-like ordering and its effect on hydrogen storage properties, Carbon, 49 (2011) 844-853.</w:t>
      </w:r>
    </w:p>
    <w:p w14:paraId="294AF62E" w14:textId="77777777" w:rsidR="00707856" w:rsidRPr="00707856" w:rsidRDefault="00707856" w:rsidP="00707856">
      <w:pPr>
        <w:pStyle w:val="EndNoteBibliography"/>
        <w:spacing w:after="0"/>
      </w:pPr>
      <w:r w:rsidRPr="00707856">
        <w:t>[12] Y. Xia, Y. Zhu, Y. Tang, Preparation of sulfur-doped microporous carbons for the storage of hydrogen and carbon dioxide, Carbon, 50 (2012) 5543-5553.</w:t>
      </w:r>
    </w:p>
    <w:p w14:paraId="042CC2AF" w14:textId="77777777" w:rsidR="00707856" w:rsidRPr="00707856" w:rsidRDefault="00707856" w:rsidP="00707856">
      <w:pPr>
        <w:pStyle w:val="EndNoteBibliography"/>
        <w:spacing w:after="0"/>
      </w:pPr>
      <w:r w:rsidRPr="00707856">
        <w:t>[13] Y.S. Lee, Y.H. Kim, J.S. Hong, J.K. Suh, G.J. Cho, The adsorption properties of surface modified activated carbon fibers for hydrogen storages, Catalysis Today, 120 (2007) 420-425.</w:t>
      </w:r>
    </w:p>
    <w:p w14:paraId="50D322FA" w14:textId="77777777" w:rsidR="00707856" w:rsidRPr="00707856" w:rsidRDefault="00707856" w:rsidP="00707856">
      <w:pPr>
        <w:pStyle w:val="EndNoteBibliography"/>
        <w:spacing w:after="0"/>
      </w:pPr>
      <w:r w:rsidRPr="00707856">
        <w:t>[14] L.S. Blankenship, R. Mokaya, Cigarette butt-derived carbons have ultra-high surface area and unprecedented hydrogen storage capacity, Energy &amp; Environmental Science, 10 (2017) 2552-2562.</w:t>
      </w:r>
    </w:p>
    <w:p w14:paraId="68D46EBC" w14:textId="77777777" w:rsidR="00707856" w:rsidRPr="00707856" w:rsidRDefault="00707856" w:rsidP="00707856">
      <w:pPr>
        <w:pStyle w:val="EndNoteBibliography"/>
        <w:spacing w:after="0"/>
      </w:pPr>
      <w:r w:rsidRPr="00707856">
        <w:t>[15] M. Sevilla, A.B. Fuertes, R. Mokaya, High density hydrogen storage in superactivated carbons from hydrothermally carbonized renewable organic materials, Energy &amp; Environmental Science, 4 (2011).</w:t>
      </w:r>
    </w:p>
    <w:p w14:paraId="2E7F7D17" w14:textId="77777777" w:rsidR="00707856" w:rsidRPr="00707856" w:rsidRDefault="00707856" w:rsidP="00707856">
      <w:pPr>
        <w:pStyle w:val="EndNoteBibliography"/>
        <w:spacing w:after="0"/>
      </w:pPr>
      <w:r w:rsidRPr="00707856">
        <w:t>[16] M. Sevilla, R. Foulston, R. Mokaya, Superactivated carbide-derived carbons with high hydrogenstorage capacity, Energy Environ. Sci., 3 (2010) 223-227.</w:t>
      </w:r>
    </w:p>
    <w:p w14:paraId="401D0BAA" w14:textId="77777777" w:rsidR="00707856" w:rsidRPr="00707856" w:rsidRDefault="00707856" w:rsidP="00707856">
      <w:pPr>
        <w:pStyle w:val="EndNoteBibliography"/>
        <w:spacing w:after="0"/>
      </w:pPr>
      <w:r w:rsidRPr="00707856">
        <w:t>[17] H. Chen, H. Wang, Z. Xue, L. Yang, Y. Xiao, M. Zheng, B. Lei, Y. Liu, L. Sun, High hydrogen storage capacity of rice hull based porous carbon, Int. J. Hydrogen Energy, 37 (2012) 18888-18894.</w:t>
      </w:r>
    </w:p>
    <w:p w14:paraId="46F980F5" w14:textId="77777777" w:rsidR="00707856" w:rsidRPr="00707856" w:rsidRDefault="00707856" w:rsidP="00707856">
      <w:pPr>
        <w:pStyle w:val="EndNoteBibliography"/>
        <w:spacing w:after="0"/>
      </w:pPr>
      <w:r w:rsidRPr="00707856">
        <w:t>[18] P. Dibandjo, C. Zlotea, R. Gadiou, C. Matei Ghimbeu, F. Cuevas, M. Latroche, E. Leroy, C. Vix-Guterl, Hydrogen storage in hybrid nanostructured carbon/palladium materials: Influence of particle size and surface chemistry, Int. J. Hydrogen Energy, 38 (2013) 952-965.</w:t>
      </w:r>
    </w:p>
    <w:p w14:paraId="44AF033F" w14:textId="77777777" w:rsidR="00707856" w:rsidRPr="00707856" w:rsidRDefault="00707856" w:rsidP="00707856">
      <w:pPr>
        <w:pStyle w:val="EndNoteBibliography"/>
        <w:spacing w:after="0"/>
      </w:pPr>
      <w:r w:rsidRPr="00707856">
        <w:t>[19] C.-C. Huang, Y.-H. Li, Y.-W. Wang, C.-H. Chen, Hydrogen storage in cobalt-embedded ordered mesoporous carbon, Int. J. Hydrogen Energy, 38 (2013) 3994-4002.</w:t>
      </w:r>
    </w:p>
    <w:p w14:paraId="388699F8" w14:textId="77777777" w:rsidR="00707856" w:rsidRPr="00707856" w:rsidRDefault="00707856" w:rsidP="00707856">
      <w:pPr>
        <w:pStyle w:val="EndNoteBibliography"/>
        <w:spacing w:after="0"/>
      </w:pPr>
      <w:r w:rsidRPr="00707856">
        <w:lastRenderedPageBreak/>
        <w:t>[20] J. Huang, Y. Liang, H. Dong, H. Hu, P. Yu, L. Peng, M. Zheng, Y. Xiao, Y. Liu, Revealing contribution of pore size to high hydrogen storage capacity, Int. J. Hydrogen Energy, 43 (2018) 18077-18082.</w:t>
      </w:r>
    </w:p>
    <w:p w14:paraId="12F186C9" w14:textId="77777777" w:rsidR="00707856" w:rsidRPr="00707856" w:rsidRDefault="00707856" w:rsidP="00707856">
      <w:pPr>
        <w:pStyle w:val="EndNoteBibliography"/>
        <w:spacing w:after="0"/>
      </w:pPr>
      <w:r w:rsidRPr="00707856">
        <w:t>[21] J. Jiang, Q. Gao, Z. Zheng, K. Xia, J. Hu, Enhanced room temperature hydrogen storage capacity of hollow nitrogen-containing carbon spheres, Int. J. Hydrogen Energy, 35 (2010) 210-216.</w:t>
      </w:r>
    </w:p>
    <w:p w14:paraId="00F3FC96" w14:textId="77777777" w:rsidR="00707856" w:rsidRPr="00707856" w:rsidRDefault="00707856" w:rsidP="00707856">
      <w:pPr>
        <w:pStyle w:val="EndNoteBibliography"/>
        <w:spacing w:after="0"/>
      </w:pPr>
      <w:r w:rsidRPr="00707856">
        <w:t>[22] M. Kunowsky, J.P. Marco-Lozar, D. Cazorla-Amorós, A. Linares-Solano, Scale-up activation of carbon fibres for hydrogen storage, Int. J. Hydrogen Energy, 35 (2010) 2393-2402.</w:t>
      </w:r>
    </w:p>
    <w:p w14:paraId="565A7C46" w14:textId="77777777" w:rsidR="00707856" w:rsidRPr="00707856" w:rsidRDefault="00707856" w:rsidP="00707856">
      <w:pPr>
        <w:pStyle w:val="EndNoteBibliography"/>
        <w:spacing w:after="0"/>
      </w:pPr>
      <w:r w:rsidRPr="00707856">
        <w:t>[23] N.M. Musyoka, J. Ren, H.W. Langmi, B.C. North, M. Mathe, A comparison of hydrogen storage capacity of commercial and fly ash-derived zeolite X together with their respective templated carbon derivatives, Int. J. Hydrogen Energy, 40 (2015) 12705-12712.</w:t>
      </w:r>
    </w:p>
    <w:p w14:paraId="28F538A3" w14:textId="77777777" w:rsidR="00707856" w:rsidRPr="00707856" w:rsidRDefault="00707856" w:rsidP="00707856">
      <w:pPr>
        <w:pStyle w:val="EndNoteBibliography"/>
        <w:spacing w:after="0"/>
      </w:pPr>
      <w:r w:rsidRPr="00707856">
        <w:t>[24] M. Sevilla, A.B. Fuertes, R. Mokaya, Preparation and hydrogen storage capacity of highly porous activated carbon materials derived from polythiophene, Int. J. Hydrogen Energy, 36 (2011) 15658-15663.</w:t>
      </w:r>
    </w:p>
    <w:p w14:paraId="0DD9EB58" w14:textId="77777777" w:rsidR="00707856" w:rsidRPr="00707856" w:rsidRDefault="00707856" w:rsidP="00707856">
      <w:pPr>
        <w:pStyle w:val="EndNoteBibliography"/>
        <w:spacing w:after="0"/>
      </w:pPr>
      <w:r w:rsidRPr="00707856">
        <w:t>[25] H.Y. Tian, C.E. Buckley, D.A. Sheppard, M. Paskevicius, N. Hanna, A synthesis method for cobalt doped carbon aerogels with high surface area and their hydrogen storage properties, Int. J. Hydrogen Energy, 35 (2010) 13242-13246.</w:t>
      </w:r>
    </w:p>
    <w:p w14:paraId="0F5FDDE8" w14:textId="77777777" w:rsidR="00707856" w:rsidRPr="00707856" w:rsidRDefault="00707856" w:rsidP="00707856">
      <w:pPr>
        <w:pStyle w:val="EndNoteBibliography"/>
        <w:spacing w:after="0"/>
      </w:pPr>
      <w:r w:rsidRPr="00707856">
        <w:t>[26] K. Xia, Q. Gao, S. Song, C. Wu, J. Jiang, J. Hu, L. Gao, CO2 activation of ordered porous carbon CMK-1 for hydrogen storage, Int. J. Hydrogen Energy, 33 (2008) 116-123.</w:t>
      </w:r>
    </w:p>
    <w:p w14:paraId="1E1CA2C2" w14:textId="77777777" w:rsidR="00707856" w:rsidRPr="00707856" w:rsidRDefault="00707856" w:rsidP="00707856">
      <w:pPr>
        <w:pStyle w:val="EndNoteBibliography"/>
        <w:spacing w:after="0"/>
      </w:pPr>
      <w:r w:rsidRPr="00707856">
        <w:t>[27] W. Xu, K. Takahashi, Y. Matsuo, Y. Hattori, M. Kumagai, S. Ishiyama, K. Kaneko, S. Iijima, Investigation of hydrogen storage capacity of various carbon materials, Int. J. Hydrogen Energy, 32 (2007) 2504-2512.</w:t>
      </w:r>
    </w:p>
    <w:p w14:paraId="458533A8" w14:textId="77777777" w:rsidR="00707856" w:rsidRPr="00707856" w:rsidRDefault="00707856" w:rsidP="00707856">
      <w:pPr>
        <w:pStyle w:val="EndNoteBibliography"/>
        <w:spacing w:after="0"/>
      </w:pPr>
      <w:r w:rsidRPr="00707856">
        <w:t>[28] C. Zhang, Z. Geng, M. Cai, J. Zhang, X. Liu, H. Xin, J. Ma, Microstructure regulation of super activated carbon from biomass source corncob with enhanced hydrogen uptake, Int. J. Hydrogen Energy, 38 (2013) 9243-9250.</w:t>
      </w:r>
    </w:p>
    <w:p w14:paraId="175AA776" w14:textId="77777777" w:rsidR="00707856" w:rsidRPr="00707856" w:rsidRDefault="00707856" w:rsidP="00707856">
      <w:pPr>
        <w:pStyle w:val="EndNoteBibliography"/>
        <w:spacing w:after="0"/>
      </w:pPr>
      <w:r w:rsidRPr="00707856">
        <w:t>[29] W. Zhao, V. Fierro, C. Zlotea, E. Aylon, M.T. Izquierdo, M. Latroche, A. Celzard, Optimization of activated carbons for hydrogen storage, Int. J. Hydrogen Energy, 36 (2011) 11746-11751.</w:t>
      </w:r>
    </w:p>
    <w:p w14:paraId="7B646558" w14:textId="77777777" w:rsidR="00707856" w:rsidRPr="00707856" w:rsidRDefault="00707856" w:rsidP="00707856">
      <w:pPr>
        <w:pStyle w:val="EndNoteBibliography"/>
        <w:spacing w:after="0"/>
      </w:pPr>
      <w:r w:rsidRPr="00707856">
        <w:t>[30] Hydrogen Storage in Activated Carbons and Activated Carbon Fibers, J. Phys. Chem. B, (2002).</w:t>
      </w:r>
    </w:p>
    <w:p w14:paraId="2F8EA404" w14:textId="77777777" w:rsidR="00707856" w:rsidRPr="00707856" w:rsidRDefault="00707856" w:rsidP="00707856">
      <w:pPr>
        <w:pStyle w:val="EndNoteBibliography"/>
        <w:spacing w:after="0"/>
      </w:pPr>
      <w:r w:rsidRPr="00707856">
        <w:t>[31] Preparation of Nanoporous Carbon Particles and Their Cryogenic Hydrogen Storage Capacities, J. Phys. Chem. C, (2008).</w:t>
      </w:r>
    </w:p>
    <w:p w14:paraId="4115DEDC" w14:textId="77777777" w:rsidR="00707856" w:rsidRPr="00707856" w:rsidRDefault="00707856" w:rsidP="00707856">
      <w:pPr>
        <w:pStyle w:val="EndNoteBibliography"/>
        <w:spacing w:after="0"/>
      </w:pPr>
      <w:r w:rsidRPr="00707856">
        <w:t>[32] Enhancement of Hydrogen Storage Capacity of Zeolite-Templated Carbons by Chemical Activation, J. Phys. Chem. C, (2010).</w:t>
      </w:r>
    </w:p>
    <w:p w14:paraId="2662627C" w14:textId="77777777" w:rsidR="00707856" w:rsidRPr="00707856" w:rsidRDefault="00707856" w:rsidP="00707856">
      <w:pPr>
        <w:pStyle w:val="EndNoteBibliography"/>
        <w:spacing w:after="0"/>
      </w:pPr>
      <w:r w:rsidRPr="00707856">
        <w:t>[33] A. Minoda, S. Oshima, H. Iki, E. Akiba, Synthesis of KOH-activated porous carbon materials and study of hydrogen adsorption, J. Alloys Compd., 580 (2013) S301-S304.</w:t>
      </w:r>
    </w:p>
    <w:p w14:paraId="6618EB05" w14:textId="77777777" w:rsidR="00707856" w:rsidRPr="00707856" w:rsidRDefault="00707856" w:rsidP="00707856">
      <w:pPr>
        <w:pStyle w:val="EndNoteBibliography"/>
        <w:spacing w:after="0"/>
      </w:pPr>
      <w:r w:rsidRPr="00707856">
        <w:t>[34] Z. Geng, C. Zhang, D. Wang, X. Zhou, M. Cai, Pore size effects of nanoporous carbons with ultra-high surface area on high-pressure hydrogen storage, Journal of Energy Chemistry, 24 (2015) 1-8.</w:t>
      </w:r>
    </w:p>
    <w:p w14:paraId="3659CE55" w14:textId="77777777" w:rsidR="00707856" w:rsidRPr="00707856" w:rsidRDefault="00707856" w:rsidP="00707856">
      <w:pPr>
        <w:pStyle w:val="EndNoteBibliography"/>
        <w:spacing w:after="0"/>
      </w:pPr>
      <w:r w:rsidRPr="00707856">
        <w:t>[35] E. Masika, R. Mokaya, Hydrogen Storage in High Surface Area Carbons with Identical Surface Areas but Different Pore Sizes: Direct Demonstration of the Effects of Pore Size, The Journal of Physical Chemistry C, 116 (2012) 25734-25740.</w:t>
      </w:r>
    </w:p>
    <w:p w14:paraId="2347AFF2" w14:textId="77777777" w:rsidR="00707856" w:rsidRPr="00707856" w:rsidRDefault="00707856" w:rsidP="00707856">
      <w:pPr>
        <w:pStyle w:val="EndNoteBibliography"/>
        <w:spacing w:after="0"/>
      </w:pPr>
      <w:r w:rsidRPr="00707856">
        <w:t>[36] F. Gao, D.-L. Zhao, Y. Li, X.-G. Li, Preparation and hydrogen storage of activated rayon-based carbon fibers with high specific surface area, J. Phys. Chem. Solids, 71 (2010) 444-447.</w:t>
      </w:r>
    </w:p>
    <w:p w14:paraId="120FED67" w14:textId="77777777" w:rsidR="00707856" w:rsidRPr="00707856" w:rsidRDefault="00707856" w:rsidP="00707856">
      <w:pPr>
        <w:pStyle w:val="EndNoteBibliography"/>
        <w:spacing w:after="0"/>
      </w:pPr>
      <w:r w:rsidRPr="00707856">
        <w:t>[37] N. Bader, R. Zacharia, O. Abdelmottaleb, D. Cossement, How the activation process modifies the hydrogen storage behavior of biomass-derived activated carbons, J. Porous Mater., 25 (2017) 221-234.</w:t>
      </w:r>
    </w:p>
    <w:p w14:paraId="6612C4AC" w14:textId="77777777" w:rsidR="00707856" w:rsidRPr="00707856" w:rsidRDefault="00707856" w:rsidP="00707856">
      <w:pPr>
        <w:pStyle w:val="EndNoteBibliography"/>
        <w:spacing w:after="0"/>
      </w:pPr>
      <w:r w:rsidRPr="00707856">
        <w:t>[38] Enhanced Hydrogen Storage Capacity of High Surface Area Zeolite-like Carbon Materials, Journal of the American Chemical Society, (2007).</w:t>
      </w:r>
    </w:p>
    <w:p w14:paraId="00572772" w14:textId="77777777" w:rsidR="00707856" w:rsidRPr="00707856" w:rsidRDefault="00707856" w:rsidP="00707856">
      <w:pPr>
        <w:pStyle w:val="EndNoteBibliography"/>
        <w:spacing w:after="0"/>
      </w:pPr>
      <w:r w:rsidRPr="00707856">
        <w:lastRenderedPageBreak/>
        <w:t>[39] High Hydrogen Storage Capacity of Porous Carbons Prepared by Using Activated Carbon, Journal of the American Chemical Society, (2009).</w:t>
      </w:r>
    </w:p>
    <w:p w14:paraId="172B3505" w14:textId="77777777" w:rsidR="00707856" w:rsidRPr="00707856" w:rsidRDefault="00707856" w:rsidP="00707856">
      <w:pPr>
        <w:pStyle w:val="EndNoteBibliography"/>
        <w:spacing w:after="0"/>
      </w:pPr>
      <w:r w:rsidRPr="00707856">
        <w:t>[40] O. Üner, Hydrogen storage capacity and methylene blue adsorption performance of activated carbon produced from Arundo donax, Mater. Chem. Phys., 237 (2019).</w:t>
      </w:r>
    </w:p>
    <w:p w14:paraId="1C79CC2D" w14:textId="77777777" w:rsidR="00707856" w:rsidRPr="00707856" w:rsidRDefault="00707856" w:rsidP="00707856">
      <w:pPr>
        <w:pStyle w:val="EndNoteBibliography"/>
        <w:spacing w:after="0"/>
      </w:pPr>
      <w:r w:rsidRPr="00707856">
        <w:t>[41] M. Jordá-Beneyto, D. Lozano-Castelló, F. Suárez-García, D. Cazorla-Amorós, Á. Linares-Solano, Advanced activated carbon monoliths and activated carbons for hydrogen storage, Micropor. Mesopor. Mater., 112 (2008) 235-242.</w:t>
      </w:r>
    </w:p>
    <w:p w14:paraId="2CA56089" w14:textId="77777777" w:rsidR="00707856" w:rsidRPr="00707856" w:rsidRDefault="00707856" w:rsidP="00707856">
      <w:pPr>
        <w:pStyle w:val="EndNoteBibliography"/>
        <w:spacing w:after="0"/>
      </w:pPr>
      <w:r w:rsidRPr="00707856">
        <w:t>[42] X. Liu, C. Zhang, Z. Geng, M. Cai, High-pressure hydrogen storage and optimizing fabrication of corncob-derived activated carbon, Micropor. Mesopor. Mater., 194 (2014) 60-65.</w:t>
      </w:r>
    </w:p>
    <w:p w14:paraId="211C093A" w14:textId="77777777" w:rsidR="00707856" w:rsidRPr="00707856" w:rsidRDefault="00707856" w:rsidP="00707856">
      <w:pPr>
        <w:pStyle w:val="EndNoteBibliography"/>
        <w:spacing w:after="0"/>
      </w:pPr>
      <w:r w:rsidRPr="00707856">
        <w:t>[43] C. Robertson, R. Mokaya, Microporous activated carbon aerogels via a simple subcritical drying route for CO2 capture and hydrogen storage, Micropor. Mesopor. Mater., 179 (2013) 151-156.</w:t>
      </w:r>
    </w:p>
    <w:p w14:paraId="63AB4320" w14:textId="77777777" w:rsidR="00707856" w:rsidRPr="00707856" w:rsidRDefault="00707856" w:rsidP="00707856">
      <w:pPr>
        <w:pStyle w:val="EndNoteBibliography"/>
        <w:spacing w:after="0"/>
      </w:pPr>
      <w:r w:rsidRPr="00707856">
        <w:t>[44] Y.-X. Yang, L. Bourgeois, C. Zhao, D. Zhao, A. Chaffee, P.A. Webley, Ordered micro-porous carbon molecular sieves containing well-dispersed platinum nanoparticles for hydrogen storage, Micropor. Mesopor. Mater., 119 (2009) 39-46.</w:t>
      </w:r>
    </w:p>
    <w:p w14:paraId="3FA35F81" w14:textId="77777777" w:rsidR="00707856" w:rsidRPr="00707856" w:rsidRDefault="00707856" w:rsidP="00707856">
      <w:pPr>
        <w:pStyle w:val="EndNoteBibliography"/>
        <w:spacing w:after="0"/>
      </w:pPr>
      <w:r w:rsidRPr="00707856">
        <w:t>[45] G.P. Meisner, Q. Hu, High surface area microporous carbon materials for cryogenic hydrogen storage synthesized using new template-based and activation-based approaches, Nanotechnology, 20 (2009) 204023.</w:t>
      </w:r>
    </w:p>
    <w:p w14:paraId="5CAE7E59" w14:textId="77777777" w:rsidR="00707856" w:rsidRPr="00707856" w:rsidRDefault="00707856" w:rsidP="00707856">
      <w:pPr>
        <w:pStyle w:val="EndNoteBibliography"/>
        <w:spacing w:after="0"/>
      </w:pPr>
      <w:r w:rsidRPr="00707856">
        <w:t>[46] J. Zhao, J. Wei, D. Cai, H. Cao, T. Tan, Polyaspartic Acid-Derived Micro-/Mesoporous Carbon for Ultrahigh H2 and CH4 Adsorption, ACS Omega, 5 (2020) 10687-10695.</w:t>
      </w:r>
    </w:p>
    <w:p w14:paraId="4AF78F0A" w14:textId="77777777" w:rsidR="00707856" w:rsidRPr="00707856" w:rsidRDefault="00707856" w:rsidP="00707856">
      <w:pPr>
        <w:pStyle w:val="EndNoteBibliography"/>
        <w:spacing w:after="0"/>
      </w:pPr>
      <w:r w:rsidRPr="00707856">
        <w:t>[47] W. Sangchoom, R. Mokaya, Valorization of Lignin Waste: Carbons from Hydrothermal Carbonization of Renewable Lignin as Superior Sorbents for CO2 and Hydrogen Storage, ACS Sustainable Chemistry &amp; Engineering, 3 (2015) 1658-1667.</w:t>
      </w:r>
    </w:p>
    <w:p w14:paraId="746173DF" w14:textId="77777777" w:rsidR="00707856" w:rsidRPr="00707856" w:rsidRDefault="00707856" w:rsidP="00707856">
      <w:pPr>
        <w:pStyle w:val="EndNoteBibliography"/>
        <w:spacing w:after="0"/>
      </w:pPr>
      <w:r w:rsidRPr="00707856">
        <w:t>[48] M. Sevilla, W. Sangchoom, N. Balahmar, A.B. Fuertes, R. Mokaya, Highly Porous Renewable Carbons for Enhanced Storage of Energy-Related Gases (H2 and CO2) at High Pressures, ACS Sustainable Chemistry &amp; Engineering, 4 (2016) 4710-4716.</w:t>
      </w:r>
    </w:p>
    <w:p w14:paraId="2463E304" w14:textId="77777777" w:rsidR="00707856" w:rsidRPr="00707856" w:rsidRDefault="00707856" w:rsidP="00707856">
      <w:pPr>
        <w:pStyle w:val="EndNoteBibliography"/>
        <w:spacing w:after="0"/>
      </w:pPr>
      <w:r w:rsidRPr="00707856">
        <w:t>[49] D. Giasafaki, G. Charalambopoulou, A. Bourlinos, A. Stubos, D. Gournis, T. Steriotis, A hydrogen sorption study on a Pd-doped CMK-3 type ordered mesoporous carbon, Adsorption, 19 (2013) 803-811.</w:t>
      </w:r>
    </w:p>
    <w:p w14:paraId="16AD4EFF" w14:textId="77777777" w:rsidR="00707856" w:rsidRPr="00707856" w:rsidRDefault="00707856" w:rsidP="00707856">
      <w:pPr>
        <w:pStyle w:val="EndNoteBibliography"/>
        <w:spacing w:after="0"/>
      </w:pPr>
      <w:r w:rsidRPr="00707856">
        <w:t>[50] W. Zhao, L. Luo, H. Wang, M. Fan, Synthesis of Bamboo-Based Activated Carbons with Super-High Specific Surface Area for Hydrogen Storage, Bioresources, (2017).</w:t>
      </w:r>
    </w:p>
    <w:p w14:paraId="1E2BF1D0" w14:textId="77777777" w:rsidR="00707856" w:rsidRPr="00707856" w:rsidRDefault="00707856" w:rsidP="00707856">
      <w:pPr>
        <w:pStyle w:val="EndNoteBibliography"/>
        <w:spacing w:after="0"/>
      </w:pPr>
      <w:r w:rsidRPr="00707856">
        <w:t>[51] M. Kunowsky, J.P. Marco-Lozar, A. Oya, A. Linares-Solano, Hydrogen storage in CO2-activated amorphous nanofibers and their monoliths, Carbon, 50 (2012) 1407-1416.</w:t>
      </w:r>
    </w:p>
    <w:p w14:paraId="3ACD8B9E" w14:textId="77777777" w:rsidR="00707856" w:rsidRPr="00707856" w:rsidRDefault="00707856" w:rsidP="00707856">
      <w:pPr>
        <w:pStyle w:val="EndNoteBibliography"/>
        <w:spacing w:after="0"/>
      </w:pPr>
      <w:r w:rsidRPr="00707856">
        <w:t>[52] Y. Yang, C.M. Brown, C. Zhao, A.L. Chaffee, B. Nick, D. Zhao, P.A. Webley, J. Schalch, J.M. Simmons, Y. Liu, J.-H. Her, C.E. Buckley, D.A. Sheppard, Micro-channel development and hydrogen adsorption properties in templated microporous carbons containing platinum nanoparticles, Carbon, 49 (2011) 1305-1317.</w:t>
      </w:r>
    </w:p>
    <w:p w14:paraId="3F8609BD" w14:textId="77777777" w:rsidR="00707856" w:rsidRPr="00707856" w:rsidRDefault="00707856" w:rsidP="00707856">
      <w:pPr>
        <w:pStyle w:val="EndNoteBibliography"/>
        <w:spacing w:after="0"/>
      </w:pPr>
      <w:r w:rsidRPr="00707856">
        <w:t>[53] C. Zhang, R. Kong, X. Wang, Y. Xu, F. Wang, W. Ren, Y. Wang, F. Su, J.-X. Jiang, Porous carbons derived from hypercrosslinked porous polymers for gas adsorption and energy storage, Carbon, 114 (2017) 608-618.</w:t>
      </w:r>
    </w:p>
    <w:p w14:paraId="1C384B76" w14:textId="77777777" w:rsidR="00707856" w:rsidRPr="00707856" w:rsidRDefault="00707856" w:rsidP="00707856">
      <w:pPr>
        <w:pStyle w:val="EndNoteBibliography"/>
        <w:spacing w:after="0"/>
      </w:pPr>
      <w:r w:rsidRPr="00707856">
        <w:t>[54] L. Zubizarreta, J.A. Menéndez, N. Job, J.P. Marco-Lozar, J.P. Pirard, J.J. Pis, A. Linares-Solano, D. Cazorla-Amorós, A. Arenillas, Ni-doped carbon xerogels for H2 storage, Carbon, 48 (2010) 2722-2733.</w:t>
      </w:r>
    </w:p>
    <w:p w14:paraId="2621890C" w14:textId="77777777" w:rsidR="00707856" w:rsidRPr="00707856" w:rsidRDefault="00707856" w:rsidP="00707856">
      <w:pPr>
        <w:pStyle w:val="EndNoteBibliography"/>
        <w:spacing w:after="0"/>
      </w:pPr>
      <w:r w:rsidRPr="00707856">
        <w:t>[55] Y.-K. Choi, S.-J. Park, Hydrogen storage capacity of highly porous carbons synthesized from biomass-derived aerogels, Carbon letters, 16 (2015) 127-131.</w:t>
      </w:r>
    </w:p>
    <w:p w14:paraId="78D1EE3C" w14:textId="77777777" w:rsidR="00707856" w:rsidRPr="00707856" w:rsidRDefault="00707856" w:rsidP="00707856">
      <w:pPr>
        <w:pStyle w:val="EndNoteBibliography"/>
        <w:spacing w:after="0"/>
      </w:pPr>
      <w:r w:rsidRPr="00707856">
        <w:t>[56] M.S. Balathanigaimani, W.-G. Shim, T.-H. Kim, S.-J. Cho, J.-W. Lee, H. Moon, Hydrogen storage on highly porous novel corn grain-based carbon monoliths, Catalysis Today, 146 (2009) 234-240.</w:t>
      </w:r>
    </w:p>
    <w:p w14:paraId="060D9832" w14:textId="77777777" w:rsidR="00707856" w:rsidRPr="00707856" w:rsidRDefault="00707856" w:rsidP="00707856">
      <w:pPr>
        <w:pStyle w:val="EndNoteBibliography"/>
        <w:spacing w:after="0"/>
      </w:pPr>
      <w:r w:rsidRPr="00707856">
        <w:lastRenderedPageBreak/>
        <w:t>[57] N. Kostoglou, C. Koczwara, S. Stock, C. Tampaxis, G. Charalambopoulou, T. Steriotis, O. Paris, C. Rebholz, C. Mitterer, Nanoporous polymer-derived activated carbon for hydrogen adsorption and electrochemical energy storage, Chem. Eng. J., 427 (2022).</w:t>
      </w:r>
    </w:p>
    <w:p w14:paraId="53E59C01" w14:textId="77777777" w:rsidR="00707856" w:rsidRPr="00707856" w:rsidRDefault="00707856" w:rsidP="00707856">
      <w:pPr>
        <w:pStyle w:val="EndNoteBibliography"/>
        <w:spacing w:after="0"/>
      </w:pPr>
      <w:r w:rsidRPr="00707856">
        <w:t>[58] Y. Sun, P.A. Webley, Preparation of activated carbons from corncob with large specific surface area by a variety of chemical activators and their application in gas storage, Chem. Eng. J., 162 (2010) 883-892.</w:t>
      </w:r>
    </w:p>
    <w:p w14:paraId="23218F8A" w14:textId="77777777" w:rsidR="00707856" w:rsidRPr="00707856" w:rsidRDefault="00707856" w:rsidP="00707856">
      <w:pPr>
        <w:pStyle w:val="EndNoteBibliography"/>
        <w:spacing w:after="0"/>
      </w:pPr>
      <w:r w:rsidRPr="00707856">
        <w:t>[59] S.J. Yang, T. Kim, J.H. Im, Y.S. Kim, K. Lee, H. Jung, C.R. Park, MOF-Derived Hierarchically Porous Carbon with Exceptional Porosity and Hydrogen Storage Capacity, Chem. Mater., 24 (2012) 464-470.</w:t>
      </w:r>
    </w:p>
    <w:p w14:paraId="18575379" w14:textId="77777777" w:rsidR="00707856" w:rsidRPr="00707856" w:rsidRDefault="00707856" w:rsidP="00707856">
      <w:pPr>
        <w:pStyle w:val="EndNoteBibliography"/>
        <w:spacing w:after="0"/>
      </w:pPr>
      <w:r w:rsidRPr="00707856">
        <w:t>[60] Z. Peng, Y. Xu, W. Luo, C. Wang, L. Ma, Conversion of Biomass Wastes into Activated Carbons by Chemical Activation for Hydrogen Storage, ChemistrySelect, 5 (2020) 11221-11228.</w:t>
      </w:r>
    </w:p>
    <w:p w14:paraId="0AA3818D" w14:textId="77777777" w:rsidR="00707856" w:rsidRPr="00707856" w:rsidRDefault="00707856" w:rsidP="00707856">
      <w:pPr>
        <w:pStyle w:val="EndNoteBibliography"/>
        <w:spacing w:after="0"/>
      </w:pPr>
      <w:r w:rsidRPr="00707856">
        <w:t>[61] T. Chen, Y. Zhou, L. Luo, X. Wu, Z. Li, M. Fan, W. Zhao, Preparation and characterization of heteroatom self-doped activated biocarbons as hydrogen storage and supercapacitor electrode materials, Electrochim. Acta, 325 (2019).</w:t>
      </w:r>
    </w:p>
    <w:p w14:paraId="3E01F5E4" w14:textId="77777777" w:rsidR="00707856" w:rsidRPr="00707856" w:rsidRDefault="00707856" w:rsidP="00707856">
      <w:pPr>
        <w:pStyle w:val="EndNoteBibliography"/>
        <w:spacing w:after="0"/>
      </w:pPr>
      <w:r w:rsidRPr="00707856">
        <w:t>[62] N. Alam, R. Mokaya, Evolution of optimal porosity for improved hydrogen storage in templated zeolite-like carbons, Energy &amp; Environmental Science, 3 (2010).</w:t>
      </w:r>
    </w:p>
    <w:p w14:paraId="690C0882" w14:textId="77777777" w:rsidR="00707856" w:rsidRPr="00707856" w:rsidRDefault="00707856" w:rsidP="00707856">
      <w:pPr>
        <w:pStyle w:val="EndNoteBibliography"/>
        <w:spacing w:after="0"/>
      </w:pPr>
      <w:r w:rsidRPr="00707856">
        <w:t>[63] E. Masika, R. Mokaya, Exceptional gravimetric and volumetric hydrogen storage for densified zeolite templated carbons with high mechanical stability, Energy &amp; Environmental Science, 7 (2014) 427-434.</w:t>
      </w:r>
    </w:p>
    <w:p w14:paraId="4145557E" w14:textId="77777777" w:rsidR="00707856" w:rsidRPr="00707856" w:rsidRDefault="00707856" w:rsidP="00707856">
      <w:pPr>
        <w:pStyle w:val="EndNoteBibliography"/>
        <w:spacing w:after="0"/>
      </w:pPr>
      <w:r w:rsidRPr="00707856">
        <w:t>[64] M. Sevilla, R. Mokaya, A.B. Fuertes, Ultrahigh surface area polypyrrole-based carbons with superior performance for hydrogen storage, Energy &amp; Environmental Science, 4 (2011).</w:t>
      </w:r>
    </w:p>
    <w:p w14:paraId="06B7B809" w14:textId="77777777" w:rsidR="00707856" w:rsidRPr="00707856" w:rsidRDefault="00707856" w:rsidP="00707856">
      <w:pPr>
        <w:pStyle w:val="EndNoteBibliography"/>
        <w:spacing w:after="0"/>
      </w:pPr>
      <w:r w:rsidRPr="00707856">
        <w:t>[65] Z. Bicil, M. Doğan, Characterization of Activated Carbons Prepared from Almond Shells and Their Hydrogen Storage Properties, Energy &amp; Fuels, 35 (2021) 10227-10240.</w:t>
      </w:r>
    </w:p>
    <w:p w14:paraId="2B06C809" w14:textId="77777777" w:rsidR="00707856" w:rsidRPr="00707856" w:rsidRDefault="00707856" w:rsidP="00707856">
      <w:pPr>
        <w:pStyle w:val="EndNoteBibliography"/>
        <w:spacing w:after="0"/>
      </w:pPr>
      <w:r w:rsidRPr="00707856">
        <w:t>[66] R. Mishra, P.R. Prasad, P. Panda, S. Barman, Highly Porous Activated N-Doped Carbon as an Ideal Electrode Material for Capacitive Energy Storage and Physisorption of H2, CO2, and CH4, Energy &amp; Fuels, 35 (2021) 14177-14187.</w:t>
      </w:r>
    </w:p>
    <w:p w14:paraId="2742ABC0" w14:textId="77777777" w:rsidR="00707856" w:rsidRPr="00707856" w:rsidRDefault="00707856" w:rsidP="00707856">
      <w:pPr>
        <w:pStyle w:val="EndNoteBibliography"/>
        <w:spacing w:after="0"/>
      </w:pPr>
      <w:r w:rsidRPr="00707856">
        <w:t>[67] J. Wei, J. Zhao, D. Cai, W. Ren, H. Cao, T. Tan, Synthesis of micro/meso porous carbon for ultrahigh hydrogen adsorption using cross-linked polyaspartic acid, Frontiers of Chemical Science and Engineering, 14 (2020) 857-867.</w:t>
      </w:r>
    </w:p>
    <w:p w14:paraId="16A1A0D6" w14:textId="77777777" w:rsidR="00707856" w:rsidRPr="00707856" w:rsidRDefault="00707856" w:rsidP="00707856">
      <w:pPr>
        <w:pStyle w:val="EndNoteBibliography"/>
        <w:spacing w:after="0"/>
      </w:pPr>
      <w:r w:rsidRPr="00707856">
        <w:t>[68] A. Ariharan, B. Viswanathan, V. Nandhakumar, Nitrogen-incorporated carbon nanotube derived from polystyrene and polypyrrole as hydrogen storage material, Int. J. Hydrogen Energy, 43 (2018) 5077-5088.</w:t>
      </w:r>
    </w:p>
    <w:p w14:paraId="4F4116D5" w14:textId="77777777" w:rsidR="00707856" w:rsidRPr="00707856" w:rsidRDefault="00707856" w:rsidP="00707856">
      <w:pPr>
        <w:pStyle w:val="EndNoteBibliography"/>
        <w:spacing w:after="0"/>
      </w:pPr>
      <w:r w:rsidRPr="00707856">
        <w:t>[69] M. Armandi, B. Bonelli, K. Cho, R. Ryoo, E. Garrone, Study of hydrogen physisorption on nanoporous carbon materials of different origin, Int. J. Hydrogen Energy, 36 (2011) 7937-7943.</w:t>
      </w:r>
    </w:p>
    <w:p w14:paraId="50201654" w14:textId="77777777" w:rsidR="00707856" w:rsidRPr="00707856" w:rsidRDefault="00707856" w:rsidP="00707856">
      <w:pPr>
        <w:pStyle w:val="EndNoteBibliography"/>
        <w:spacing w:after="0"/>
      </w:pPr>
      <w:r w:rsidRPr="00707856">
        <w:t>[70] W. Hu, Y. Li, M. Zheng, Y. Xiao, H. Dong, Y. Liang, H. Hu, Y. Liu, Degradation of biomass components to prepare porous carbon for exceptional hydrogen storage capacity, Int. J. Hydrogen Energy, 46 (2021) 5418-5426.</w:t>
      </w:r>
    </w:p>
    <w:p w14:paraId="1867A4DA" w14:textId="77777777" w:rsidR="00707856" w:rsidRPr="00707856" w:rsidRDefault="00707856" w:rsidP="00707856">
      <w:pPr>
        <w:pStyle w:val="EndNoteBibliography"/>
        <w:spacing w:after="0"/>
      </w:pPr>
      <w:r w:rsidRPr="00707856">
        <w:t>[71] K. Li, S. Tao, J. Li, X. Wang, Controllable Fe introduction into ordered mesoporous carbon with interconnected small pores for investigating Fe doping effect on hydrogen adsorption, Int. J. Hydrogen Energy, 42 (2017) 4733-4740.</w:t>
      </w:r>
    </w:p>
    <w:p w14:paraId="458ED689" w14:textId="77777777" w:rsidR="00707856" w:rsidRPr="00707856" w:rsidRDefault="00707856" w:rsidP="00707856">
      <w:pPr>
        <w:pStyle w:val="EndNoteBibliography"/>
        <w:spacing w:after="0"/>
      </w:pPr>
      <w:r w:rsidRPr="00707856">
        <w:t>[72] R. Pedicini, S. Maisano, V. Chiodo, G. Conte, A. Policicchio, R.G. Agostino, Posidonia Oceanica and Wood chips activated carbon as interesting materials for hydrogen storage, Int. J. Hydrogen Energy, 45 (2020) 14038-14047.</w:t>
      </w:r>
    </w:p>
    <w:p w14:paraId="1FAD7C5E" w14:textId="77777777" w:rsidR="00707856" w:rsidRPr="00707856" w:rsidRDefault="00707856" w:rsidP="00707856">
      <w:pPr>
        <w:pStyle w:val="EndNoteBibliography"/>
        <w:spacing w:after="0"/>
      </w:pPr>
      <w:r w:rsidRPr="00707856">
        <w:t>[73] F. Suarez-Garcia, E. Vilaplana-Ortego, M. Kunowsky, M. Kimura, A. Oya, A. Linares-Solano, Activation of polymer blend carbon nanofibres by alkaline hydroxides and their hydrogen storage performances, Int. J. Hydrogen Energy, 34 (2009) 9141-9150.</w:t>
      </w:r>
    </w:p>
    <w:p w14:paraId="2CEE3C74" w14:textId="77777777" w:rsidR="00707856" w:rsidRPr="00707856" w:rsidRDefault="00707856" w:rsidP="00707856">
      <w:pPr>
        <w:pStyle w:val="EndNoteBibliography"/>
        <w:spacing w:after="0"/>
      </w:pPr>
      <w:r w:rsidRPr="00707856">
        <w:lastRenderedPageBreak/>
        <w:t>[74] Z. Wang, L. Sun, F. Xu, H. Zhou, X. Peng, D. Sun, J. Wang, Y. Du, Nitrogen-doped porous carbons with high performance for hydrogen storage, Int. J. Hydrogen Energy, 41 (2016) 8489-8497.</w:t>
      </w:r>
    </w:p>
    <w:p w14:paraId="21E22BA8" w14:textId="77777777" w:rsidR="00707856" w:rsidRPr="00707856" w:rsidRDefault="00707856" w:rsidP="00707856">
      <w:pPr>
        <w:pStyle w:val="EndNoteBibliography"/>
        <w:spacing w:after="0"/>
      </w:pPr>
      <w:r w:rsidRPr="00707856">
        <w:t>[75] I. Wróbel-Iwaniec, N. Díez, G. Gryglewicz, Chitosan-based highly activated carbons for hydrogen storage, Int. J. Hydrogen Energy, 40 (2015) 5788-5796.</w:t>
      </w:r>
    </w:p>
    <w:p w14:paraId="456ED69B" w14:textId="77777777" w:rsidR="00707856" w:rsidRPr="00707856" w:rsidRDefault="00707856" w:rsidP="00707856">
      <w:pPr>
        <w:pStyle w:val="EndNoteBibliography"/>
        <w:spacing w:after="0"/>
      </w:pPr>
      <w:r w:rsidRPr="00707856">
        <w:t>[76] Y. Xiao, H. Dong, C. Long, M. Zheng, B. Lei, H. Zhang, Y. Liu, Melaleuca bark based porous carbons for hydrogen storage, Int. J. Hydrogen Energy, 39 (2014) 11661-11667.</w:t>
      </w:r>
    </w:p>
    <w:p w14:paraId="1F65D030" w14:textId="77777777" w:rsidR="00707856" w:rsidRPr="00707856" w:rsidRDefault="00707856" w:rsidP="00707856">
      <w:pPr>
        <w:pStyle w:val="EndNoteBibliography"/>
        <w:spacing w:after="0"/>
      </w:pPr>
      <w:r w:rsidRPr="00707856">
        <w:t>[77] W. Zhao, V. Fierro, N. Fernández-Huerta, M.T. Izquierdo, A. Celzard, Hydrogen uptake of high surface area-activated carbons doped with nitrogen, Int. J. Hydrogen Energy, 38 (2013) 10453-10460.</w:t>
      </w:r>
    </w:p>
    <w:p w14:paraId="1A5F40EA" w14:textId="77777777" w:rsidR="00707856" w:rsidRPr="00707856" w:rsidRDefault="00707856" w:rsidP="00707856">
      <w:pPr>
        <w:pStyle w:val="EndNoteBibliography"/>
        <w:spacing w:after="0"/>
      </w:pPr>
      <w:r w:rsidRPr="00707856">
        <w:t>[78] Z. W, L. L, C. T, L. Z, Z. Z, F. M, Activated carbons from oil palm shell for hydrogen storage, IOP Conference Series: Materials Science and Engineering, (2018).</w:t>
      </w:r>
    </w:p>
    <w:p w14:paraId="5AFF4AAE" w14:textId="77777777" w:rsidR="00707856" w:rsidRPr="00707856" w:rsidRDefault="00707856" w:rsidP="00707856">
      <w:pPr>
        <w:pStyle w:val="EndNoteBibliography"/>
        <w:spacing w:after="0"/>
      </w:pPr>
      <w:r w:rsidRPr="00707856">
        <w:t>[79] S.Y. Lee, S.J. Park, Synthesis of zeolite-casted microporous carbons and their hydrogen storage capacity, J. Colloid Interface Sci., 384 (2012) 116-120.</w:t>
      </w:r>
    </w:p>
    <w:p w14:paraId="0AF82DB1" w14:textId="77777777" w:rsidR="00707856" w:rsidRPr="00707856" w:rsidRDefault="00707856" w:rsidP="00707856">
      <w:pPr>
        <w:pStyle w:val="EndNoteBibliography"/>
        <w:spacing w:after="0"/>
      </w:pPr>
      <w:r w:rsidRPr="00707856">
        <w:t>[80] H. Wang, Q. Gao, J. Hu, High Hydrogen Storage Capacity of Porous Carbons Prepared by Using Activated Carbon, J. Am. Chem. Soc., (2009).</w:t>
      </w:r>
    </w:p>
    <w:p w14:paraId="7BFC921D" w14:textId="77777777" w:rsidR="00707856" w:rsidRPr="00707856" w:rsidRDefault="00707856" w:rsidP="00707856">
      <w:pPr>
        <w:pStyle w:val="EndNoteBibliography"/>
        <w:spacing w:after="0"/>
      </w:pPr>
      <w:r w:rsidRPr="00707856">
        <w:t>[81] A. Almasoudi, R. Mokaya, Preparation and hydrogen storage capacity of templated and activated carbons nanocast from commercially available zeolitic imidazolate framework, J. Mater. Chem., 22 (2012) 146-152.</w:t>
      </w:r>
    </w:p>
    <w:p w14:paraId="160C42AA" w14:textId="77777777" w:rsidR="00707856" w:rsidRPr="00707856" w:rsidRDefault="00707856" w:rsidP="00707856">
      <w:pPr>
        <w:pStyle w:val="EndNoteBibliography"/>
        <w:spacing w:after="0"/>
      </w:pPr>
      <w:r w:rsidRPr="00707856">
        <w:t>[82] Z. Yang, Y. Xia, X. Sun, R. Mokaya, Preparation and Hydrogen Storage Properties of Zeolite-Templated Carbon Materials Nanocast via Chemical Vapor Deposition: Effect of the Zeolite Template and Nitrogen Doping, J. Phys. Chem. B (2006).</w:t>
      </w:r>
    </w:p>
    <w:p w14:paraId="3D18B92D" w14:textId="77777777" w:rsidR="00707856" w:rsidRPr="00707856" w:rsidRDefault="00707856" w:rsidP="00707856">
      <w:pPr>
        <w:pStyle w:val="EndNoteBibliography"/>
        <w:spacing w:after="0"/>
      </w:pPr>
      <w:r w:rsidRPr="00707856">
        <w:t>[83] M. Sevilla, N. Alam, R. Mokaya, Enhancement of Hydrogen Storage Capacity of Zeolite-Templated Carbons by Chemical Activation, J. Phys. Chem. C, (2010).</w:t>
      </w:r>
    </w:p>
    <w:p w14:paraId="144BE486" w14:textId="77777777" w:rsidR="00707856" w:rsidRPr="00707856" w:rsidRDefault="00707856" w:rsidP="00707856">
      <w:pPr>
        <w:pStyle w:val="EndNoteBibliography"/>
        <w:spacing w:after="0"/>
      </w:pPr>
      <w:r w:rsidRPr="00707856">
        <w:t>[84] N. Bader, A. Ouederni, Optimization of biomass-based carbon materials for hydrogen storage, Journal of Energy Storage, 5 (2016) 77-84.</w:t>
      </w:r>
    </w:p>
    <w:p w14:paraId="32A24AF7" w14:textId="77777777" w:rsidR="00707856" w:rsidRPr="00707856" w:rsidRDefault="00707856" w:rsidP="00707856">
      <w:pPr>
        <w:pStyle w:val="EndNoteBibliography"/>
        <w:spacing w:after="0"/>
      </w:pPr>
      <w:r w:rsidRPr="00707856">
        <w:t>[85] Y.-K. Choi, S.-J. Park, Preparation and characterization of sucrose-based microporous carbons for increasing hydrogen storage, Journal of Industrial and Engineering Chemistry, 28 (2015) 32-36.</w:t>
      </w:r>
    </w:p>
    <w:p w14:paraId="2A419F8B" w14:textId="77777777" w:rsidR="00707856" w:rsidRPr="00707856" w:rsidRDefault="00707856" w:rsidP="00707856">
      <w:pPr>
        <w:pStyle w:val="EndNoteBibliography"/>
        <w:spacing w:after="0"/>
      </w:pPr>
      <w:r w:rsidRPr="00707856">
        <w:t>[86] Y.-J. Heo, S.-J. Park, Synthesis of activated carbon derived from rice husks for improving hydrogen storage capacity, Journal of Industrial and Engineering Chemistry, 31 (2015) 330-334.</w:t>
      </w:r>
    </w:p>
    <w:p w14:paraId="724682D9" w14:textId="77777777" w:rsidR="00707856" w:rsidRPr="00707856" w:rsidRDefault="00707856" w:rsidP="00707856">
      <w:pPr>
        <w:pStyle w:val="EndNoteBibliography"/>
        <w:spacing w:after="0"/>
      </w:pPr>
      <w:r w:rsidRPr="00707856">
        <w:t>[87] Y.-W. You, E.-H. Moon, I. Heo, H. Park, J.-S. Hong, J.-K. Suh, Preparation and characterization of porous carbons from ion-exchange resins with different degree of cross-linking for hydrogen storage, Journal of Industrial and Engineering Chemistry, 45 (2017) 164-170.</w:t>
      </w:r>
    </w:p>
    <w:p w14:paraId="5B465BF7" w14:textId="77777777" w:rsidR="00707856" w:rsidRPr="00707856" w:rsidRDefault="00707856" w:rsidP="00707856">
      <w:pPr>
        <w:pStyle w:val="EndNoteBibliography"/>
        <w:spacing w:after="0"/>
      </w:pPr>
      <w:r w:rsidRPr="00707856">
        <w:t>[88] J. Wang, M. Oschatz, T. Biemelt, L. Borchardt, I. Senkovska, M.R. Lohe, S. Kaskel, Synthesis, characterization, and hydrogen storage capacities of hierarchical porous carbide derived carbon monolith, Journal of Materials Chemistry, 22 (2012).</w:t>
      </w:r>
    </w:p>
    <w:p w14:paraId="38FB89C6" w14:textId="77777777" w:rsidR="00707856" w:rsidRPr="00707856" w:rsidRDefault="00707856" w:rsidP="00707856">
      <w:pPr>
        <w:pStyle w:val="EndNoteBibliography"/>
        <w:spacing w:after="0"/>
      </w:pPr>
      <w:r w:rsidRPr="00707856">
        <w:t>[89] A. Almasoudi, R. Mokaya, Porosity modulation of activated ZIF-templated carbons via compaction for hydrogen and CO2 storage applications, Journal of Materials Chemistry A, 2 (2014).</w:t>
      </w:r>
    </w:p>
    <w:p w14:paraId="4F10BABF" w14:textId="77777777" w:rsidR="00707856" w:rsidRPr="00707856" w:rsidRDefault="00707856" w:rsidP="00707856">
      <w:pPr>
        <w:pStyle w:val="EndNoteBibliography"/>
        <w:spacing w:after="0"/>
      </w:pPr>
      <w:r w:rsidRPr="00707856">
        <w:t>[90] N. Balahmar, R. Mokaya, Pre-mixed precursors for modulating the porosity of carbons for enhanced hydrogen storage: towards predicting the activation behaviour of carbonaceous matter, Journal of Materials Chemistry A, 7 (2019) 17466-17479.</w:t>
      </w:r>
    </w:p>
    <w:p w14:paraId="3F329F28" w14:textId="77777777" w:rsidR="00707856" w:rsidRPr="00707856" w:rsidRDefault="00707856" w:rsidP="00707856">
      <w:pPr>
        <w:pStyle w:val="EndNoteBibliography"/>
        <w:spacing w:after="0"/>
      </w:pPr>
      <w:r w:rsidRPr="00707856">
        <w:t>[91] A.D. Roberts, J.-S.M. Lee, S.Y. Wong, X. Li, H. Zhang, Nitrogen-rich activated carbon monoliths via ice-templating with high CO2 and H2 adsorption capacities, Journal of Materials Chemistry A, 5 (2017) 2811-2820.</w:t>
      </w:r>
    </w:p>
    <w:p w14:paraId="4F704F2C" w14:textId="77777777" w:rsidR="00707856" w:rsidRPr="00707856" w:rsidRDefault="00707856" w:rsidP="00707856">
      <w:pPr>
        <w:pStyle w:val="EndNoteBibliography"/>
        <w:spacing w:after="0"/>
      </w:pPr>
      <w:r w:rsidRPr="00707856">
        <w:lastRenderedPageBreak/>
        <w:t>[92] Y. Liu, D. Li, B. Lin, Y. Sun, X. Zhang, H. Yang, Hydrothermal synthesis of Ni-doped hierarchically porous carbon monoliths for hydrogen storage, J. Porous Mater., 22 (2015) 1417-1422.</w:t>
      </w:r>
    </w:p>
    <w:p w14:paraId="7FEC8103" w14:textId="77777777" w:rsidR="00707856" w:rsidRPr="00707856" w:rsidRDefault="00707856" w:rsidP="00707856">
      <w:pPr>
        <w:pStyle w:val="EndNoteBibliography"/>
        <w:spacing w:after="0"/>
      </w:pPr>
      <w:r w:rsidRPr="00707856">
        <w:t>[93] R. Melouki, P.L. Llewellyn, S. Tazibet, Y. Boucheffa, Hydrogen adsorption on activated carbons prepared from olive waste: effect of activation conditions on uptakes and adsorption energies, J. Porous Mater., 24 (2016) 1-11.</w:t>
      </w:r>
    </w:p>
    <w:p w14:paraId="35DEE2E4" w14:textId="77777777" w:rsidR="00707856" w:rsidRPr="00707856" w:rsidRDefault="00707856" w:rsidP="00707856">
      <w:pPr>
        <w:pStyle w:val="EndNoteBibliography"/>
        <w:spacing w:after="0"/>
      </w:pPr>
      <w:r w:rsidRPr="00707856">
        <w:t>[94] S.-Y. Lee, S.-J. Park, Preparation and characterization of ordered porous carbons for increasing hydrogen storage behaviors, J. Solid State Chem., 184 (2011) 2655-2660.</w:t>
      </w:r>
    </w:p>
    <w:p w14:paraId="5BD1A01F" w14:textId="77777777" w:rsidR="00707856" w:rsidRPr="00707856" w:rsidRDefault="00707856" w:rsidP="00707856">
      <w:pPr>
        <w:pStyle w:val="EndNoteBibliography"/>
        <w:spacing w:after="0"/>
      </w:pPr>
      <w:r w:rsidRPr="00707856">
        <w:t>[95] Z. Yang, Y. Xia, Y. Zhu, Preparation and gases storage capacities of N-doped porous activated carbon materials derived from mesoporous polymer, Mater. Chem. Phys., 141 (2013) 318-323.</w:t>
      </w:r>
    </w:p>
    <w:p w14:paraId="78E74D2A" w14:textId="77777777" w:rsidR="00707856" w:rsidRPr="00707856" w:rsidRDefault="00707856" w:rsidP="00707856">
      <w:pPr>
        <w:pStyle w:val="EndNoteBibliography"/>
        <w:spacing w:after="0"/>
      </w:pPr>
      <w:r w:rsidRPr="00707856">
        <w:t>[96] K.M. Rambau, N.M. Musyoka, N. Manyala, J. Ren, H.W. Langmi, Mechanochemical approach in the synthesis of activated carbons from waste tyres and its hydrogen storage applications, Materials Today: Proceedings, 5 (2018) 10505-10513.</w:t>
      </w:r>
    </w:p>
    <w:p w14:paraId="1CF9B4DA" w14:textId="77777777" w:rsidR="00707856" w:rsidRPr="00707856" w:rsidRDefault="00707856" w:rsidP="00707856">
      <w:pPr>
        <w:pStyle w:val="EndNoteBibliography"/>
        <w:spacing w:after="0"/>
      </w:pPr>
      <w:r w:rsidRPr="00707856">
        <w:t>[97] N. Alam, R. Mokaya, The effect of Al content of zeolite template on the properties and hydrogen storage capacity of zeolite templated carbons, Micropor. Mesopor. Mater., 144 (2011) 140-147.</w:t>
      </w:r>
    </w:p>
    <w:p w14:paraId="1CCD0F0E" w14:textId="77777777" w:rsidR="00707856" w:rsidRPr="00707856" w:rsidRDefault="00707856" w:rsidP="00707856">
      <w:pPr>
        <w:pStyle w:val="EndNoteBibliography"/>
        <w:spacing w:after="0"/>
      </w:pPr>
      <w:r w:rsidRPr="00707856">
        <w:t>[98] C. Guan, K. Wang, C. Yang, X.S. Zhao, Characterization of a zeolite-templated carbon for H2 storage application, Micropor. Mesopor. Mater., 118 (2009) 503-507.</w:t>
      </w:r>
    </w:p>
    <w:p w14:paraId="0765A1FB" w14:textId="77777777" w:rsidR="00707856" w:rsidRPr="00707856" w:rsidRDefault="00707856" w:rsidP="00707856">
      <w:pPr>
        <w:pStyle w:val="EndNoteBibliography"/>
        <w:spacing w:after="0"/>
      </w:pPr>
      <w:r w:rsidRPr="00707856">
        <w:t>[99] R. Yang, G. Liu, M. Li, J. Zhang, X. Hao, Preparation and N2, CO2 and H2 adsorption of super activated carbon derived from biomass source hemp (Cannabis sativa L.) stem, Micropor. Mesopor. Mater., 158 (2012) 108-116.</w:t>
      </w:r>
    </w:p>
    <w:p w14:paraId="3BB36C1B" w14:textId="77777777" w:rsidR="00707856" w:rsidRPr="00707856" w:rsidRDefault="00707856" w:rsidP="00707856">
      <w:pPr>
        <w:pStyle w:val="EndNoteBibliography"/>
        <w:spacing w:after="0"/>
      </w:pPr>
      <w:r w:rsidRPr="00707856">
        <w:t>[100] B. Adeniran, R. Mokaya, Compactivation: A mechanochemical approach to carbons with superior porosity and exceptional performance for hydrogen and CO2 storage, Nano Energy, 16 (2015) 173-185.</w:t>
      </w:r>
    </w:p>
    <w:p w14:paraId="702865D9" w14:textId="77777777" w:rsidR="00707856" w:rsidRPr="00707856" w:rsidRDefault="00707856" w:rsidP="00707856">
      <w:pPr>
        <w:pStyle w:val="EndNoteBibliography"/>
        <w:spacing w:after="0"/>
      </w:pPr>
      <w:r w:rsidRPr="00707856">
        <w:t>[101] T.S. Blankenship Ii, N. Balahmar, R. Mokaya, Oxygen-rich microporous carbons with exceptional hydrogen storage capacity, Nat Commun, 8 (2017) 1545.</w:t>
      </w:r>
    </w:p>
    <w:p w14:paraId="754B1AE1" w14:textId="77777777" w:rsidR="00707856" w:rsidRPr="00707856" w:rsidRDefault="00707856" w:rsidP="00707856">
      <w:pPr>
        <w:pStyle w:val="EndNoteBibliography"/>
        <w:spacing w:after="0"/>
      </w:pPr>
      <w:r w:rsidRPr="00707856">
        <w:t>[102] E. Masika, R. Mokaya, Preparation of ultrahigh surface area porous carbons templated using zeolite 13X for enhanced hydrogen storage, Progress in Natural Science: Materials International, 23 (2013) 308-316.</w:t>
      </w:r>
    </w:p>
    <w:p w14:paraId="52F08621" w14:textId="77777777" w:rsidR="00707856" w:rsidRPr="00707856" w:rsidRDefault="00707856" w:rsidP="00707856">
      <w:pPr>
        <w:pStyle w:val="EndNoteBibliography"/>
        <w:spacing w:after="0"/>
      </w:pPr>
      <w:r w:rsidRPr="00707856">
        <w:t>[103] J. Choma, Ł. Osuchowski, M. Marszewski, M. Jaroniec, Highly microporous polymer-based carbons for CO2 and H2 adsorption, RSC Advances, 4 (2014).</w:t>
      </w:r>
    </w:p>
    <w:p w14:paraId="72B182CB" w14:textId="77777777" w:rsidR="00707856" w:rsidRPr="00707856" w:rsidRDefault="00707856" w:rsidP="00707856">
      <w:pPr>
        <w:pStyle w:val="EndNoteBibliography"/>
        <w:spacing w:after="0"/>
      </w:pPr>
      <w:r w:rsidRPr="00707856">
        <w:t>[104] N.M. Musyoka, B.K. Mutuma, N. Manyala, Onion-derived activated carbons with enhanced surface area for improved hydrogen storage and electrochemical energy application, RSC Advances, 10 (2020) 26928-26936.</w:t>
      </w:r>
    </w:p>
    <w:p w14:paraId="7697D6B3" w14:textId="77777777" w:rsidR="00707856" w:rsidRPr="00707856" w:rsidRDefault="00707856" w:rsidP="00707856">
      <w:pPr>
        <w:pStyle w:val="EndNoteBibliography"/>
        <w:spacing w:after="0"/>
      </w:pPr>
      <w:r w:rsidRPr="00707856">
        <w:t>[105] X. Wu, Z. Tian, L. Hu, S. Huang, J. Cai, Macroalgae-derived nitrogen-doped hierarchical porous carbons with high performance for H2 storage and supercapacitors, RSC Advances, 7 (2017) 32795-32805.</w:t>
      </w:r>
    </w:p>
    <w:p w14:paraId="4014C421" w14:textId="77777777" w:rsidR="00707856" w:rsidRPr="00707856" w:rsidRDefault="00707856" w:rsidP="00707856">
      <w:pPr>
        <w:pStyle w:val="EndNoteBibliography"/>
        <w:spacing w:after="0"/>
      </w:pPr>
      <w:r w:rsidRPr="00707856">
        <w:t>[106] C. Guan, X. Zhang, K. Wang, C. Yang, Investigation of H2 storage in a templated carbon derived from zeolite Y and PFA, Sep. Purif. Technol., 66 (2009) 565-569.</w:t>
      </w:r>
    </w:p>
    <w:p w14:paraId="771C0B81" w14:textId="77777777" w:rsidR="00707856" w:rsidRPr="00707856" w:rsidRDefault="00707856" w:rsidP="00707856">
      <w:pPr>
        <w:pStyle w:val="EndNoteBibliography"/>
        <w:spacing w:after="0"/>
      </w:pPr>
      <w:r w:rsidRPr="00707856">
        <w:t>[107] K. Xia, J. Hu, J. Jiang, Enhanced room-temperature hydrogen storage in super-activated carbons: The role of porosity development by activation, Appl. Surf. Sci., 315 (2014) 261-267.</w:t>
      </w:r>
    </w:p>
    <w:p w14:paraId="61831950" w14:textId="77777777" w:rsidR="00707856" w:rsidRPr="00707856" w:rsidRDefault="00707856" w:rsidP="00707856">
      <w:pPr>
        <w:pStyle w:val="EndNoteBibliography"/>
        <w:spacing w:after="0"/>
      </w:pPr>
      <w:r w:rsidRPr="00707856">
        <w:t>[108] M.M.d. Castro, M. Martínez-Escandell, M. Molina-Sabio, F. Rodríguez-Reinoso, Hydrogen adsorption on KOH activated carbons from mesophase pitch containing Si, B, Ti or Fe, Carbon, 48 (2010) 636-644.</w:t>
      </w:r>
    </w:p>
    <w:p w14:paraId="25F40A7A" w14:textId="77777777" w:rsidR="00707856" w:rsidRPr="00707856" w:rsidRDefault="00707856" w:rsidP="00707856">
      <w:pPr>
        <w:pStyle w:val="EndNoteBibliography"/>
        <w:spacing w:after="0"/>
      </w:pPr>
      <w:r w:rsidRPr="00707856">
        <w:t>[109] E.W. Knight, A.K. Gillespie, M.J. Prosniewski, D. Stalla, E. Dohnke, T.A. Rash, P. Pfeifer, C. Wexler, Determination of the enthalpy of adsorption of hydrogen in activated carbon at room temperature, Int. J. Hydrogen Energy, 45 (2020) 15541-15552.</w:t>
      </w:r>
    </w:p>
    <w:p w14:paraId="3EAA62F9" w14:textId="77777777" w:rsidR="00707856" w:rsidRPr="00707856" w:rsidRDefault="00707856" w:rsidP="00707856">
      <w:pPr>
        <w:pStyle w:val="EndNoteBibliography"/>
        <w:spacing w:after="0"/>
      </w:pPr>
      <w:r w:rsidRPr="00707856">
        <w:lastRenderedPageBreak/>
        <w:t>[110] F.D. Minuto, A. Policicchio, A. Aloise, R.G. Agostino, Liquid-like hydrogen in the micropores of commercial activated carbons, Int. J. Hydrogen Energy, 40 (2015) 14562-14572.</w:t>
      </w:r>
    </w:p>
    <w:p w14:paraId="07DA09E0" w14:textId="77777777" w:rsidR="00707856" w:rsidRPr="00707856" w:rsidRDefault="00707856" w:rsidP="00707856">
      <w:pPr>
        <w:pStyle w:val="EndNoteBibliography"/>
        <w:spacing w:after="0"/>
      </w:pPr>
      <w:r w:rsidRPr="00707856">
        <w:t>[111] S.J. Park, S.Y. Lee, A study on hydrogen-storage behaviors of nickel-loaded mesoporous MCM-41, J. Colloid Interface Sci., 346 (2010) 194-198.</w:t>
      </w:r>
    </w:p>
    <w:p w14:paraId="4C2E23C2" w14:textId="77777777" w:rsidR="00707856" w:rsidRPr="00707856" w:rsidRDefault="00707856" w:rsidP="00707856">
      <w:pPr>
        <w:pStyle w:val="EndNoteBibliography"/>
      </w:pPr>
      <w:r w:rsidRPr="00707856">
        <w:t>[112] A. Martínez de Yuso, M. De Fina, C. Nita, P. Fioux, J. Parmentier, C. Matei Ghimbeu, Synthesis of sulfur-doped porous carbons by soft and hard templating processes for CO 2 and H 2 adsorption, Micropor. Mesopor. Mater., 243 (2017) 135-146.</w:t>
      </w:r>
    </w:p>
    <w:p w14:paraId="2C715F4F" w14:textId="608A922D" w:rsidR="0034230C" w:rsidRDefault="00641DB6" w:rsidP="0034230C">
      <w:r>
        <w:fldChar w:fldCharType="end"/>
      </w:r>
    </w:p>
    <w:sectPr w:rsidR="0034230C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C5A8390" w14:textId="77777777" w:rsidR="00046BB9" w:rsidRDefault="00046BB9" w:rsidP="0034230C">
      <w:pPr>
        <w:spacing w:after="0" w:line="240" w:lineRule="auto"/>
      </w:pPr>
      <w:r>
        <w:separator/>
      </w:r>
    </w:p>
  </w:endnote>
  <w:endnote w:type="continuationSeparator" w:id="0">
    <w:p w14:paraId="157F9D0B" w14:textId="77777777" w:rsidR="00046BB9" w:rsidRDefault="00046BB9" w:rsidP="0034230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0AC3101" w14:textId="77777777" w:rsidR="00046BB9" w:rsidRDefault="00046BB9" w:rsidP="0034230C">
      <w:pPr>
        <w:spacing w:after="0" w:line="240" w:lineRule="auto"/>
      </w:pPr>
      <w:r>
        <w:separator/>
      </w:r>
    </w:p>
  </w:footnote>
  <w:footnote w:type="continuationSeparator" w:id="0">
    <w:p w14:paraId="08461AED" w14:textId="77777777" w:rsidR="00046BB9" w:rsidRDefault="00046BB9" w:rsidP="0034230C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5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MDQ1NTMytjQxMTQ0MjRX0lEKTi0uzszPAykwrgUAkvPDU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Hazardous Material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ret2dtz5zsdced22nvf9tg0rrv0trsv2w9&quot;&gt;My EndNote Library-Article 2-Converted&lt;record-ids&gt;&lt;item&gt;36764&lt;/item&gt;&lt;item&gt;36765&lt;/item&gt;&lt;item&gt;36858&lt;/item&gt;&lt;item&gt;36877&lt;/item&gt;&lt;item&gt;36907&lt;/item&gt;&lt;item&gt;36908&lt;/item&gt;&lt;item&gt;36909&lt;/item&gt;&lt;item&gt;36910&lt;/item&gt;&lt;item&gt;36912&lt;/item&gt;&lt;item&gt;36914&lt;/item&gt;&lt;item&gt;36915&lt;/item&gt;&lt;item&gt;36917&lt;/item&gt;&lt;item&gt;36922&lt;/item&gt;&lt;item&gt;36924&lt;/item&gt;&lt;item&gt;36927&lt;/item&gt;&lt;item&gt;36928&lt;/item&gt;&lt;item&gt;36931&lt;/item&gt;&lt;item&gt;36932&lt;/item&gt;&lt;item&gt;36933&lt;/item&gt;&lt;item&gt;36936&lt;/item&gt;&lt;item&gt;36937&lt;/item&gt;&lt;item&gt;36939&lt;/item&gt;&lt;item&gt;36940&lt;/item&gt;&lt;item&gt;36942&lt;/item&gt;&lt;item&gt;36943&lt;/item&gt;&lt;item&gt;36945&lt;/item&gt;&lt;item&gt;36947&lt;/item&gt;&lt;item&gt;36950&lt;/item&gt;&lt;item&gt;36951&lt;/item&gt;&lt;item&gt;36959&lt;/item&gt;&lt;item&gt;36960&lt;/item&gt;&lt;item&gt;36961&lt;/item&gt;&lt;item&gt;36964&lt;/item&gt;&lt;item&gt;36965&lt;/item&gt;&lt;item&gt;36966&lt;/item&gt;&lt;item&gt;36977&lt;/item&gt;&lt;item&gt;36985&lt;/item&gt;&lt;item&gt;36987&lt;/item&gt;&lt;item&gt;36988&lt;/item&gt;&lt;item&gt;36989&lt;/item&gt;&lt;item&gt;36990&lt;/item&gt;&lt;item&gt;36991&lt;/item&gt;&lt;item&gt;36993&lt;/item&gt;&lt;item&gt;37078&lt;/item&gt;&lt;item&gt;37386&lt;/item&gt;&lt;item&gt;37412&lt;/item&gt;&lt;item&gt;37528&lt;/item&gt;&lt;item&gt;37529&lt;/item&gt;&lt;item&gt;37530&lt;/item&gt;&lt;item&gt;37531&lt;/item&gt;&lt;item&gt;37533&lt;/item&gt;&lt;item&gt;37534&lt;/item&gt;&lt;item&gt;37535&lt;/item&gt;&lt;item&gt;37536&lt;/item&gt;&lt;item&gt;37537&lt;/item&gt;&lt;item&gt;37538&lt;/item&gt;&lt;item&gt;37540&lt;/item&gt;&lt;item&gt;37541&lt;/item&gt;&lt;item&gt;37542&lt;/item&gt;&lt;item&gt;37544&lt;/item&gt;&lt;item&gt;37545&lt;/item&gt;&lt;item&gt;37546&lt;/item&gt;&lt;item&gt;37547&lt;/item&gt;&lt;item&gt;37548&lt;/item&gt;&lt;item&gt;37550&lt;/item&gt;&lt;item&gt;37552&lt;/item&gt;&lt;item&gt;37553&lt;/item&gt;&lt;item&gt;37554&lt;/item&gt;&lt;item&gt;37555&lt;/item&gt;&lt;item&gt;37557&lt;/item&gt;&lt;item&gt;37558&lt;/item&gt;&lt;item&gt;37559&lt;/item&gt;&lt;item&gt;37560&lt;/item&gt;&lt;item&gt;37561&lt;/item&gt;&lt;item&gt;37562&lt;/item&gt;&lt;item&gt;37564&lt;/item&gt;&lt;item&gt;37565&lt;/item&gt;&lt;item&gt;37566&lt;/item&gt;&lt;item&gt;37568&lt;/item&gt;&lt;item&gt;37570&lt;/item&gt;&lt;item&gt;37571&lt;/item&gt;&lt;item&gt;37573&lt;/item&gt;&lt;item&gt;37575&lt;/item&gt;&lt;item&gt;37577&lt;/item&gt;&lt;item&gt;37578&lt;/item&gt;&lt;item&gt;37579&lt;/item&gt;&lt;item&gt;37582&lt;/item&gt;&lt;item&gt;37583&lt;/item&gt;&lt;item&gt;37584&lt;/item&gt;&lt;item&gt;37585&lt;/item&gt;&lt;item&gt;37586&lt;/item&gt;&lt;item&gt;37587&lt;/item&gt;&lt;item&gt;37588&lt;/item&gt;&lt;item&gt;37589&lt;/item&gt;&lt;item&gt;37592&lt;/item&gt;&lt;item&gt;37593&lt;/item&gt;&lt;item&gt;37594&lt;/item&gt;&lt;item&gt;37595&lt;/item&gt;&lt;item&gt;37596&lt;/item&gt;&lt;item&gt;37597&lt;/item&gt;&lt;item&gt;37601&lt;/item&gt;&lt;item&gt;37602&lt;/item&gt;&lt;item&gt;37603&lt;/item&gt;&lt;item&gt;37604&lt;/item&gt;&lt;item&gt;37605&lt;/item&gt;&lt;item&gt;37608&lt;/item&gt;&lt;item&gt;37609&lt;/item&gt;&lt;item&gt;37610&lt;/item&gt;&lt;item&gt;37612&lt;/item&gt;&lt;item&gt;37613&lt;/item&gt;&lt;item&gt;37651&lt;/item&gt;&lt;/record-ids&gt;&lt;/item&gt;&lt;/Libraries&gt;"/>
  </w:docVars>
  <w:rsids>
    <w:rsidRoot w:val="0069361F"/>
    <w:rsid w:val="00020074"/>
    <w:rsid w:val="00025345"/>
    <w:rsid w:val="000402EB"/>
    <w:rsid w:val="00046BB9"/>
    <w:rsid w:val="000829C8"/>
    <w:rsid w:val="000F3FDD"/>
    <w:rsid w:val="000F4E4B"/>
    <w:rsid w:val="00127BCE"/>
    <w:rsid w:val="0013189B"/>
    <w:rsid w:val="00180398"/>
    <w:rsid w:val="00184137"/>
    <w:rsid w:val="001C75E1"/>
    <w:rsid w:val="001D2C84"/>
    <w:rsid w:val="00202484"/>
    <w:rsid w:val="00202C95"/>
    <w:rsid w:val="00206514"/>
    <w:rsid w:val="00215EF9"/>
    <w:rsid w:val="00233517"/>
    <w:rsid w:val="00240316"/>
    <w:rsid w:val="00244736"/>
    <w:rsid w:val="00276D58"/>
    <w:rsid w:val="002912BB"/>
    <w:rsid w:val="002A4D81"/>
    <w:rsid w:val="002E0AAA"/>
    <w:rsid w:val="002E6CDC"/>
    <w:rsid w:val="002F58CD"/>
    <w:rsid w:val="0034230C"/>
    <w:rsid w:val="003A150A"/>
    <w:rsid w:val="003B1358"/>
    <w:rsid w:val="003C4FCC"/>
    <w:rsid w:val="003D0A13"/>
    <w:rsid w:val="004130CE"/>
    <w:rsid w:val="00434247"/>
    <w:rsid w:val="00485286"/>
    <w:rsid w:val="004C6A2A"/>
    <w:rsid w:val="004F3B60"/>
    <w:rsid w:val="005220DC"/>
    <w:rsid w:val="0052308E"/>
    <w:rsid w:val="005A703B"/>
    <w:rsid w:val="005B0361"/>
    <w:rsid w:val="005C6B02"/>
    <w:rsid w:val="005F3F75"/>
    <w:rsid w:val="005F6ACD"/>
    <w:rsid w:val="00641C48"/>
    <w:rsid w:val="00641DB6"/>
    <w:rsid w:val="0065078F"/>
    <w:rsid w:val="006562FE"/>
    <w:rsid w:val="006725DE"/>
    <w:rsid w:val="006806FB"/>
    <w:rsid w:val="0069361F"/>
    <w:rsid w:val="00694AAE"/>
    <w:rsid w:val="006D0D11"/>
    <w:rsid w:val="006D1328"/>
    <w:rsid w:val="006D37A2"/>
    <w:rsid w:val="006F2545"/>
    <w:rsid w:val="006F4808"/>
    <w:rsid w:val="00707856"/>
    <w:rsid w:val="00711424"/>
    <w:rsid w:val="007220C3"/>
    <w:rsid w:val="007361FB"/>
    <w:rsid w:val="00736FCD"/>
    <w:rsid w:val="00740761"/>
    <w:rsid w:val="00774F58"/>
    <w:rsid w:val="007A6009"/>
    <w:rsid w:val="007B112D"/>
    <w:rsid w:val="007F086A"/>
    <w:rsid w:val="007F3315"/>
    <w:rsid w:val="00813820"/>
    <w:rsid w:val="00827CC8"/>
    <w:rsid w:val="00872F4A"/>
    <w:rsid w:val="00882323"/>
    <w:rsid w:val="008A0C3F"/>
    <w:rsid w:val="008B666F"/>
    <w:rsid w:val="008B78D1"/>
    <w:rsid w:val="008C2085"/>
    <w:rsid w:val="008D0656"/>
    <w:rsid w:val="008E138D"/>
    <w:rsid w:val="00900738"/>
    <w:rsid w:val="009010D8"/>
    <w:rsid w:val="009013C2"/>
    <w:rsid w:val="00906A66"/>
    <w:rsid w:val="00945825"/>
    <w:rsid w:val="0099782E"/>
    <w:rsid w:val="009D01DC"/>
    <w:rsid w:val="009E2153"/>
    <w:rsid w:val="009F6D5D"/>
    <w:rsid w:val="00A07CF6"/>
    <w:rsid w:val="00A250C2"/>
    <w:rsid w:val="00A26019"/>
    <w:rsid w:val="00A46707"/>
    <w:rsid w:val="00A527E4"/>
    <w:rsid w:val="00A851C0"/>
    <w:rsid w:val="00AA2F3E"/>
    <w:rsid w:val="00B07F14"/>
    <w:rsid w:val="00B159BB"/>
    <w:rsid w:val="00B77247"/>
    <w:rsid w:val="00B823E9"/>
    <w:rsid w:val="00B83A63"/>
    <w:rsid w:val="00BA004C"/>
    <w:rsid w:val="00BB2FE7"/>
    <w:rsid w:val="00BC094D"/>
    <w:rsid w:val="00BD0EF1"/>
    <w:rsid w:val="00C364EA"/>
    <w:rsid w:val="00C417B0"/>
    <w:rsid w:val="00C43DCA"/>
    <w:rsid w:val="00C545AA"/>
    <w:rsid w:val="00C7795A"/>
    <w:rsid w:val="00C871C3"/>
    <w:rsid w:val="00CC16EA"/>
    <w:rsid w:val="00CD521E"/>
    <w:rsid w:val="00CD69C2"/>
    <w:rsid w:val="00D61EC7"/>
    <w:rsid w:val="00DC056F"/>
    <w:rsid w:val="00DD10D7"/>
    <w:rsid w:val="00E53B6E"/>
    <w:rsid w:val="00E5431C"/>
    <w:rsid w:val="00E62F05"/>
    <w:rsid w:val="00E86730"/>
    <w:rsid w:val="00EA506F"/>
    <w:rsid w:val="00ED0916"/>
    <w:rsid w:val="00F05589"/>
    <w:rsid w:val="00F6579F"/>
    <w:rsid w:val="00F975A4"/>
    <w:rsid w:val="00FA0FED"/>
    <w:rsid w:val="00FB12E7"/>
    <w:rsid w:val="00FC6AA3"/>
    <w:rsid w:val="00FE418A"/>
    <w:rsid w:val="00FE6B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9B8D8ED"/>
  <w15:chartTrackingRefBased/>
  <w15:docId w15:val="{1D576C30-9A06-40EB-9B55-E8974B28EA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34230C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4230C"/>
  </w:style>
  <w:style w:type="paragraph" w:styleId="Footer">
    <w:name w:val="footer"/>
    <w:basedOn w:val="Normal"/>
    <w:link w:val="FooterChar"/>
    <w:uiPriority w:val="99"/>
    <w:unhideWhenUsed/>
    <w:rsid w:val="0034230C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4230C"/>
  </w:style>
  <w:style w:type="paragraph" w:customStyle="1" w:styleId="EndNoteBibliographyTitle">
    <w:name w:val="EndNote Bibliography Title"/>
    <w:basedOn w:val="Normal"/>
    <w:link w:val="EndNoteBibliographyTitleChar"/>
    <w:rsid w:val="00641DB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41DB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41DB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41DB6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641DB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41DB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82</TotalTime>
  <Pages>11</Pages>
  <Words>21358</Words>
  <Characters>121743</Characters>
  <Application>Microsoft Office Word</Application>
  <DocSecurity>0</DocSecurity>
  <Lines>1014</Lines>
  <Paragraphs>28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28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i Zhang</dc:creator>
  <cp:keywords/>
  <dc:description/>
  <cp:lastModifiedBy>Kai Zhang</cp:lastModifiedBy>
  <cp:revision>238</cp:revision>
  <dcterms:created xsi:type="dcterms:W3CDTF">2021-11-16T17:10:00Z</dcterms:created>
  <dcterms:modified xsi:type="dcterms:W3CDTF">2022-01-01T22:10:00Z</dcterms:modified>
</cp:coreProperties>
</file>